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4BF67E78"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983FBA">
        <w:rPr>
          <w:b/>
        </w:rPr>
        <w:t xml:space="preserve"> </w:t>
      </w:r>
      <w:r>
        <w:rPr>
          <w:b/>
        </w:rPr>
        <w:t xml:space="preserve">more refined </w:t>
      </w:r>
      <w:r w:rsidR="00ED0EED">
        <w:rPr>
          <w:b/>
        </w:rPr>
        <w:t>details</w:t>
      </w:r>
      <w:r>
        <w:rPr>
          <w:b/>
        </w:rPr>
        <w:t xml:space="preserve"> for each of these comments.  A point-by point response to each of these comments is presented below.</w:t>
      </w:r>
      <w:r w:rsidR="00E429CB">
        <w:rPr>
          <w:b/>
        </w:rPr>
        <w:t xml:space="preserve">  Our comments are in bold, and direct quotes from the </w:t>
      </w:r>
      <w:r w:rsidR="00ED0EED">
        <w:rPr>
          <w:b/>
        </w:rPr>
        <w:t xml:space="preserve">revised </w:t>
      </w:r>
      <w:r w:rsidR="00E429CB">
        <w:rPr>
          <w:b/>
        </w:rPr>
        <w:t>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E08F5E4" w14:textId="77777777" w:rsidR="006E3DD3"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leptin deficit models, that was unrelated to animal dominance. Weight gain was inversely related to pre-diet weight loss in response to a 16hour fast, please rationale why this was tested as a predictive factor in the introduction. </w:t>
      </w:r>
    </w:p>
    <w:p w14:paraId="608BBC03" w14:textId="77777777" w:rsidR="006E3DD3" w:rsidRDefault="006E3DD3" w:rsidP="00FC2429"/>
    <w:p w14:paraId="6BB89674" w14:textId="0E1CD91E" w:rsidR="006E3DD3" w:rsidRDefault="006E3DD3" w:rsidP="00FC2429">
      <w:pPr>
        <w:rPr>
          <w:b/>
        </w:rPr>
      </w:pPr>
      <w:r>
        <w:rPr>
          <w:b/>
        </w:rPr>
        <w:t>Fasting induced weight loss was tested as a potential predictive factor based on the hypothesis that body weight defense mechanisms broadly may play a role in susceptibility to obesity.  This is now mentioned in the introduction:</w:t>
      </w:r>
    </w:p>
    <w:p w14:paraId="753F07D8" w14:textId="77777777" w:rsidR="006E3DD3" w:rsidRDefault="006E3DD3" w:rsidP="00FC2429">
      <w:pPr>
        <w:rPr>
          <w:b/>
        </w:rPr>
      </w:pPr>
    </w:p>
    <w:p w14:paraId="03C1F9E4" w14:textId="684F1BC3" w:rsidR="006E3DD3" w:rsidRPr="00074264" w:rsidRDefault="0065214D" w:rsidP="00074264">
      <w:pPr>
        <w:ind w:left="720"/>
        <w:rPr>
          <w:b/>
          <w:color w:val="FF0000"/>
        </w:rPr>
      </w:pPr>
      <w:r>
        <w:rPr>
          <w:b/>
          <w:color w:val="FF0000"/>
        </w:rPr>
        <w:t>…work with</w:t>
      </w:r>
      <w:r w:rsidR="00074264" w:rsidRPr="00074264">
        <w:rPr>
          <w:b/>
          <w:color w:val="FF0000"/>
        </w:rPr>
        <w:t xml:space="preserve"> rodent models of diet-induced obesity have described a set point in which animals defend their homeostatic body weight </w:t>
      </w:r>
      <w:r w:rsidR="00074264" w:rsidRPr="00074264">
        <w:rPr>
          <w:b/>
          <w:color w:val="FF0000"/>
        </w:rPr>
        <w:fldChar w:fldCharType="begin" w:fldLock="1"/>
      </w:r>
      <w:r w:rsidR="00FF28F4">
        <w:rPr>
          <w:b/>
          <w:color w:val="FF0000"/>
        </w:rPr>
        <w:instrText>ADDIN CSL_CITATION { "citationItems" : [ { "id" : "ITEM-1", "itemData" : { "ISSN" : "0002-9513", "PMID" : "9486299", "abstract" : "Among outbred Sprague-Dawley rats, approximately one-half develop diet-induced obesity (DIO) and one-half are diet resistant (DR) on a diet relatively high in fat and energy content (HE diet). Here we examined the defense of body weight in these two phenotypes. After HE diet for 13 wk, followed by chow for 6 wk, DR rats gained weight comparably but their plasma leptin levels fell to 54% of chow-fed controls. When a palatable liquid diet (Ensure) was added for 13 wk, other DR rats became obese. But when switched to chow, their intakes fell by 60%, and body and retroperitoneal (RP) fat pad weights and plasma leptin and insulin levels all declined for 2 wk and then stabilized at control levels after 6 wk. In contrast, comparably obese DIO rats decreased their intake by only 20%, and their weights plateaued when they were switched to chow after 13 wk on HE diet. When a subgroup of these DIO rats was restricted to 60% of prior intake, their weights fell to chow-fed control levels over 2 wk. But their leptin and insulin levels both fell disproportionately to 30% of controls. When no longer restricted, their intake and feed efficiency rose immediately, and their body and RP pad weights and leptin and insulin levels rose to those of unrestricted DIO rats within 2 wk. Thus diet and genetic background interact to establish high (DIO) or low (DR) body weight set points, which are then defended against subsequent changes in diet composition and/or energy availability. If leptin affects energy homeostasis, it does so differentially in DIO vs. DR rats since comparably low and high levels were associated with differing patterns of weight change between the two phenotypes.", "author" : [ { "dropping-particle" : "", "family" : "Levin", "given" : "B E", "non-dropping-particle" : "", "parse-names" : false, "suffix" : "" }, { "dropping-particle" : "", "family" : "Keesey", "given" : "R E", "non-dropping-particle" : "", "parse-names" : false, "suffix" : "" } ], "container-title" : "The American journal of physiology", "id" : "ITEM-1", "issue" : "2 Pt 2", "issued" : { "date-parts" : [ [ "1998", "3" ] ] }, "page" : "R412-9", "title" : "Defense of differing body weight set points in diet-induced obese and resistant rats.", "type" : "article-journal", "volume" : "274" }, "uris" : [ "http://www.mendeley.com/documents/?uuid=05ad3921-9e6d-43f5-90b6-0c3f6f81db6e" ] }, { "id" : "ITEM-2", "itemData" : { "ISSN" : "0363-6119", "PMID" : "10644644", "abstract" : "Half of Sprague-Dawley rats develop and defend diet-induced obesity (DIO) or diet resistance (DR) when fed a high-energy (HE) diet. Here, adult male rats were made DIO or DR after 10 wk on HE diet. Then half of each group was food restricted for 8 wk on chow to maintain their body weights at 90% of their respective baselines. Rate and magnitude of weight loss were comparable, but maintenance energy intake and the degree of sympathetic activity (24-h urine norepinephrine) inhibition were 17 and 29% lower, respectively, in restricted DR than DIO rats. Restricted DIO rats reduced adipose depot weights, plasma leptin, and insulin levels by 35%. Restricted DR rats reduced none of these. When fed ad libitum, both DR and DIO rats returned to the body weights of their respective chow-fed phenotype controls within 2 wk. This was associated with increased adipose mass and leptin and insulin levels only in DIO rats. Thus DR rats appear to alter primarily their lean body mass, whereas DIO rats primarily alter their adipose mass during chronic caloric restriction and refeeding.", "author" : [ { "dropping-particle" : "", "family" : "Levin", "given" : "B E", "non-dropping-particle" : "", "parse-names" : false, "suffix" : "" }, { "dropping-particle" : "", "family" : "Dunn-Meynell", "given" : "a a", "non-dropping-particle" : "", "parse-names" : false, "suffix" : "" } ], "container-title" : "American journal of physiology. Regulatory, integrative and comparative physiology", "id" : "ITEM-2", "issue" : "1", "issued" : { "date-parts" : [ [ "2000", "1" ] ] }, "page" : "R231-7", "title" : "Defense of body weight against chronic caloric restriction in obesity-prone and -resistant rats.", "type" : "article-journal", "volume" : "278" }, "uris" : [ "http://www.mendeley.com/documents/?uuid=3d95caae-6e17-459a-bfe8-5bca70a267d7" ] } ], "mendeley" : { "previouslyFormattedCitation" : "[1, 2]" }, "properties" : { "noteIndex" : 0 }, "schema" : "https://github.com/citation-style-language/schema/raw/master/csl-citation.json" }</w:instrText>
      </w:r>
      <w:r w:rsidR="00074264" w:rsidRPr="00074264">
        <w:rPr>
          <w:b/>
          <w:color w:val="FF0000"/>
        </w:rPr>
        <w:fldChar w:fldCharType="separate"/>
      </w:r>
      <w:r w:rsidR="00AB000C" w:rsidRPr="00AB000C">
        <w:rPr>
          <w:noProof/>
          <w:color w:val="FF0000"/>
        </w:rPr>
        <w:t>[1, 2]</w:t>
      </w:r>
      <w:r w:rsidR="00074264" w:rsidRPr="00074264">
        <w:rPr>
          <w:b/>
          <w:color w:val="FF0000"/>
        </w:rPr>
        <w:fldChar w:fldCharType="end"/>
      </w:r>
      <w:r w:rsidR="00074264" w:rsidRPr="00074264">
        <w:rPr>
          <w:b/>
          <w:color w:val="FF0000"/>
        </w:rPr>
        <w:t>.  In this study we examine body weight defense, as measured by weight reductions during fasting, to test whether set point maintenance correlates with weight gain.</w:t>
      </w:r>
    </w:p>
    <w:p w14:paraId="2370D867" w14:textId="77777777" w:rsidR="006E3DD3" w:rsidRDefault="006E3DD3" w:rsidP="00FC2429"/>
    <w:p w14:paraId="04822DE9" w14:textId="08CDF70F" w:rsidR="00FC2429" w:rsidRDefault="00FC2429" w:rsidP="00FC2429">
      <w:r>
        <w:t xml:space="preserve">Weight gain was not related to the measured appetite and glucoregulatory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Table 1 - the percentages given as fat, CHO and protein do not add up to 100% (67% for chow, 89 and 91% for CD and HFD so this leads me to believe that it is by weight with fibre missing from the calculation?</w:t>
      </w:r>
    </w:p>
    <w:p w14:paraId="27AC4888" w14:textId="77777777" w:rsidR="00C452F0" w:rsidRDefault="00C452F0" w:rsidP="00C452F0">
      <w:pPr>
        <w:pStyle w:val="ListParagraph"/>
        <w:ind w:left="360"/>
      </w:pPr>
    </w:p>
    <w:p w14:paraId="6D1E7174" w14:textId="210BB34F" w:rsidR="00C452F0" w:rsidRDefault="00C452F0" w:rsidP="00C821B5">
      <w:pPr>
        <w:rPr>
          <w:b/>
        </w:rPr>
      </w:pPr>
      <w:r>
        <w:rPr>
          <w:b/>
        </w:rPr>
        <w:t xml:space="preserve">We checked with the vendors and we have updated Table 1 accordingly.  The percentages are given as % of calories, but maltodextran was accidentally omitted from the table.  Now that it is included, the CD and HFD amounts add up to 100% of the calories. </w:t>
      </w:r>
      <w:r w:rsidR="00C821B5">
        <w:rPr>
          <w:b/>
        </w:rPr>
        <w:t xml:space="preserve">Furthermore, NCD was erroneously presented as percent weight not percent calories.  This has been rectified as well.  We apologize for this error. </w:t>
      </w:r>
      <w:r w:rsidR="009E609F">
        <w:rPr>
          <w:b/>
        </w:rPr>
        <w:t xml:space="preserve">  </w:t>
      </w:r>
      <w:r w:rsidR="00903F28">
        <w:rPr>
          <w:b/>
        </w:rPr>
        <w:t>We</w:t>
      </w:r>
      <w:r w:rsidR="009E609F">
        <w:rPr>
          <w:b/>
        </w:rPr>
        <w:t xml:space="preserve"> have indicated a note in the methods section </w:t>
      </w:r>
      <w:r w:rsidR="00701DE8">
        <w:rPr>
          <w:b/>
        </w:rPr>
        <w:t xml:space="preserve">and table legend </w:t>
      </w:r>
      <w:r w:rsidR="009E609F">
        <w:rPr>
          <w:b/>
        </w:rPr>
        <w:t xml:space="preserve">specifying the seasonal variability </w:t>
      </w:r>
      <w:r w:rsidR="00AA5EFD">
        <w:rPr>
          <w:b/>
        </w:rPr>
        <w:t>in the Teklad diet:</w:t>
      </w:r>
    </w:p>
    <w:p w14:paraId="307D0D3A" w14:textId="77777777" w:rsidR="00AA5EFD" w:rsidRDefault="00AA5EFD" w:rsidP="00C821B5">
      <w:pPr>
        <w:rPr>
          <w:b/>
        </w:rPr>
      </w:pPr>
    </w:p>
    <w:p w14:paraId="3939367E" w14:textId="58EAA94D" w:rsidR="00AA5EFD" w:rsidRPr="00A94DF2" w:rsidRDefault="00AA5EFD" w:rsidP="00AA5EFD">
      <w:pPr>
        <w:ind w:left="360"/>
        <w:rPr>
          <w:b/>
          <w:color w:val="FF0000"/>
        </w:rPr>
      </w:pPr>
      <w:r w:rsidRPr="00A94DF2">
        <w:rPr>
          <w:b/>
          <w:color w:val="FF0000"/>
        </w:rPr>
        <w:lastRenderedPageBreak/>
        <w:t>Note that there are seasonal variations in the composition of the Teklad diet, and therefore these numbers are reasonable estimates on a batch to batch basis</w:t>
      </w:r>
      <w:r w:rsidR="00903F28">
        <w:rPr>
          <w:b/>
          <w:color w:val="FF0000"/>
        </w:rPr>
        <w:t xml:space="preserve"> provided  by the vendor</w:t>
      </w:r>
      <w:r w:rsidRPr="00A94DF2">
        <w:rPr>
          <w:b/>
          <w:color w:val="FF0000"/>
        </w:rPr>
        <w:t>.</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2ACD440" w:rsidR="00686E64" w:rsidRDefault="00AE1279" w:rsidP="00686E64">
      <w:pPr>
        <w:rPr>
          <w:b/>
        </w:rPr>
      </w:pPr>
      <w:r>
        <w:rPr>
          <w:b/>
        </w:rPr>
        <w:t xml:space="preserve">This </w:t>
      </w:r>
      <w:r w:rsidR="00686E64">
        <w:rPr>
          <w:b/>
        </w:rPr>
        <w:t>statement was removed</w:t>
      </w:r>
      <w:r w:rsidR="00EC716A">
        <w:rPr>
          <w:b/>
        </w:rPr>
        <w:t xml:space="preserve">, as the reviewer makes and excellent point regarding our interrogation of energy expenditure without </w:t>
      </w:r>
      <w:r w:rsidR="00903F28">
        <w:rPr>
          <w:b/>
        </w:rPr>
        <w:t>a direct measurement</w:t>
      </w:r>
      <w:r w:rsidR="00EC716A">
        <w:rPr>
          <w:b/>
        </w:rPr>
        <w:t>.</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Why was a 16h fast chosen? This should be discussed, this is prolonged and likely induces some stress, could stress susceptibility be a factor related to weight gain? Can cortisol be assessed?</w:t>
      </w:r>
    </w:p>
    <w:p w14:paraId="1992ECE2" w14:textId="77777777" w:rsidR="00686E64" w:rsidRDefault="00686E64" w:rsidP="00686E64"/>
    <w:p w14:paraId="7A10629D" w14:textId="27385245"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FF28F4">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 4]" }, "properties" : { "noteIndex" : 0 }, "schema" : "https://github.com/citation-style-language/schema/raw/master/csl-citation.json" }</w:instrText>
      </w:r>
      <w:r w:rsidR="00257D04">
        <w:rPr>
          <w:b/>
        </w:rPr>
        <w:fldChar w:fldCharType="separate"/>
      </w:r>
      <w:r w:rsidR="00AB000C" w:rsidRPr="00AB000C">
        <w:rPr>
          <w:noProof/>
        </w:rPr>
        <w:t>[3, 4]</w:t>
      </w:r>
      <w:r w:rsidR="00257D04">
        <w:rPr>
          <w:b/>
        </w:rPr>
        <w:fldChar w:fldCharType="end"/>
      </w:r>
      <w:r w:rsidR="00E31140">
        <w:rPr>
          <w:b/>
        </w:rPr>
        <w:t xml:space="preserve">). </w:t>
      </w:r>
      <w:r w:rsidRPr="00C73CB5">
        <w:rPr>
          <w:b/>
        </w:rPr>
        <w:t>At this stage, we did not observe substantial ingestion of the bedding materials</w:t>
      </w:r>
      <w:r w:rsidR="00903F28">
        <w:rPr>
          <w:b/>
        </w:rPr>
        <w:t>.  We</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FF28F4">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page" : "1-49", "title" : "Metabolic Crosstalk: molecular links between glycogen and lipid metabolism in obesity.", "type" : "article-journal" }, "uris" : [ "http://www.mendeley.com/documents/?uuid=098fbdfd-260f-433b-93e7-c3a8071dc6b2" ] }, { "id" : "ITEM-2", "itemData" : { "DOI" : "10.1172/JCI200214596.Introduction", "author" : [ { "dropping-particle" : "", "family" : "Hajri", "given" : "Tahar", "non-dropping-particle" : "", "parse-names" : false, "suffix" : "" }, { "dropping-particle" : "", "family" : "Han", "given" : "Xiao Xia", "non-dropping-particle" : "", "parse-names" : false, "suffix" : "" }, { "dropping-particle" : "", "family" : "Bonen", "given" : "Arend", "non-dropping-particle" : "", "parse-names" : false, "suffix" : "" }, { "dropping-particle" : "", "family" : "Abumrad", "given" : "Nada A", "non-dropping-particle" : "", "parse-names" : false, "suffix" : "" } ], "id" : "ITEM-2", "issue" : "10", "issued" : { "date-parts" : [ [ "2002" ] ] }, "title" : "Defective fatty acid uptake modulates insulin responsiveness and metabolic responses to diet in CD36-null mice", "type" : "article-journal", "volume" : "109" }, "uris" : [ "http://www.mendeley.com/documents/?uuid=b6d8144c-91e5-4cba-bfe3-0f225e2a3d57" ] }, { "id" : "ITEM-3", "itemData" : { "DOI" : "10.1111/acel.12097", "ISSN" : "1474-9726", "PMID" : "23648089", "abstract" : "Rapamycin, an inhibitor of the mechanistic target of rapamycin (mTOR) signaling pathway, extends the life span of yeast, worms, flies, and mice. Interventions that promote longevity are often correlated with increased insulin sensitivity, and it therefore is surprising that chronic rapamycin treatment of mice, rats, and humans is associated with insulin resistance (J Am Soc Nephrol., 19, 2008, 1411; Diabetes, 00, 2010, 00; Science, 335, 2012, 1638). We examined the effect of dietary rapamycin treatment on glucose homeostasis and insulin resistance in the genetically heterogeneous HET3 mouse strain, a strain in which dietary rapamycin robustly extends mean and maximum life span. We find that rapamycin treatment leads to glucose intolerance in both young and old HET3 mice, but in contrast to the previously reported effect of injected rapamycin in C57BL/6 mice, HET3 mice treated with dietary rapamycin responded normally in an insulin tolerance test. To gauge the overall consequences of rapamycin treatment on average blood glucose levels, we measured HBA1c. Dietary rapamycin increased HBA1c over the first 3 weeks of treatment in young animals, but the effect was lost by 3 months, and no effect was detected in older animals. Our results demonstrate that the extended life span of HET3 mice on a rapamycin diet occurs in the absence of major changes in insulin sensitivity and highlight the importance of strain background and delivery method in testing effects of longevity interventions.", "author" : [ { "dropping-particle" : "", "family" : "Lamming", "given" : "Dudley W.", "non-dropping-particle" : "", "parse-names" : false, "suffix" : "" }, { "dropping-particle" : "", "family" : "Ye", "given" : "Lan", "non-dropping-particle" : "", "parse-names" : false, "suffix" : "" }, { "dropping-particle" : "", "family" : "Astle", "given" : "Clinton M", "non-dropping-particle" : "", "parse-names" : false, "suffix" : "" }, { "dropping-particle" : "", "family" : "Baur", "given" : "Joseph A", "non-dropping-particle" : "", "parse-names" : false, "suffix" : "" }, { "dropping-particle" : "", "family" : "Sabatini", "given" : "David\u00a0M.", "non-dropping-particle" : "", "parse-names" : false, "suffix" : "" }, { "dropping-particle" : "", "family" : "Harrison", "given" : "David E", "non-dropping-particle" : "", "parse-names" : false, "suffix" : "" } ], "container-title" : "Aging cell", "id" : "ITEM-3", "issued" : { "date-parts" : [ [ "2013", "5", "4" ] ] }, "title" : "Young and old genetically heterogeneous HET3 mice on a rapamycin diet are glucose intolerant but insulin sensitive.", "type" : "article-journal" }, "uris" : [ "http://www.mendeley.com/documents/?uuid=e27c9760-af6d-40ea-a0e2-45242ac6710c" ] }, { "id" : "ITEM-4", "itemData" : { "DOI" : "10.1172/JCI67674", "ISSN" : "1558-8238", "PMID" : "23863708", "abstract" : "Aging is a major risk factor for a large number of disorders and functional impairments. Therapeutic targeting of the aging process may therefore represent an innovative strategy in the quest for novel and broadly effective treatments against age-related diseases. The recent report of lifespan extension in mice treated with the FDA-approved mTOR inhibitor rapamycin represented the first demonstration of pharmacological extension of maximal lifespan in mammals. Longevity effects of rapamycin may, however, be due to rapamycin's effects on specific life-limiting pathologies, such as cancers, and it remains unclear if this compound actually slows the rate of aging in mammals. Here, we present results from a comprehensive, large-scale assessment of a wide range of structural and functional aging phenotypes, which we performed to determine whether rapamycin slows the rate of aging in male C57BL/6J mice. While rapamycin did extend lifespan, it ameliorated few studied aging phenotypes. A subset of aging traits appeared to be rescued by rapamycin. Rapamycin, however, had similar effects on many of these traits in young animals, indicating that these effects were not due to a modulation of aging, but rather related to aging-independent drug effects. Therefore, our data largely dissociate rapamycin's longevity effects from effects on aging itself.", "author" : [ { "dropping-particle" : "", "family" : "Neff", "given" : "Frauke", "non-dropping-particle" : "", "parse-names" : false, "suffix" : "" }, { "dropping-particle" : "", "family" : "Flores-Dominguez", "given" : "Diana", "non-dropping-particle" : "", "parse-names" : false, "suffix" : "" }, { "dropping-particle" : "", "family" : "Ryan", "given" : "Devon P", "non-dropping-particle" : "", "parse-names" : false, "suffix" : "" }, { "dropping-particle" : "", "family" : "Horsch", "given" : "Marion", "non-dropping-particle" : "", "parse-names" : false, "suffix" : "" }, { "dropping-particle" : "", "family" : "Schr\u00f6der", "given" : "Susanne", "non-dropping-particle" : "", "parse-names" : false, "suffix" : "" }, { "dropping-particle" : "", "family" : "Adler", "given" : "Thure", "non-dropping-particle" : "", "parse-names" : false, "suffix" : "" }, { "dropping-particle" : "", "family" : "Afonso", "given" : "Luciana Caminha", "non-dropping-particle" : "", "parse-names" : false, "suffix" : "" }, { "dropping-particle" : "", "family" : "Aguilar-Pimentel", "given" : "Juan Antonio", "non-dropping-particle" : "", "parse-names" : false, "suffix" : "" }, { "dropping-particle" : "", "family" : "Becker", "given" : "Lore", "non-dropping-particle" : "", "parse-names" : false, "suffix" : "" }, { "dropping-particle" : "", "family" : "Garrett", "given" : "Lillian", "non-dropping-particle" : "", "parse-names" : false, "suffix" : "" }, { "dropping-particle" : "", "family" : "Hans", "given" : "Wolfgang", "non-dropping-particle" : "", "parse-names" : false, "suffix" : "" }, { "dropping-particle" : "", "family" : "Hettich", "given" : "Moritz M", "non-dropping-particle" : "", "parse-names" : false, "suffix" : "" }, { "dropping-particle" : "", "family" : "Holtmeier", "given" : "Richard", "non-dropping-particle" : "", "parse-names" : false, "suffix" : "" }, { "dropping-particle" : "", "family" : "H\u00f6lter", "given" : "Sabine M", "non-dropping-particle" : "", "parse-names" : false, "suffix" : "" }, { "dropping-particle" : "", "family" : "Moreth", "given" : "Kristin", "non-dropping-particle" : "", "parse-names" : false, "suffix" : "" }, { "dropping-particle" : "", "family" : "Prehn", "given" : "Cornelia", "non-dropping-particle" : "", "parse-names" : false, "suffix" : "" }, { "dropping-particle" : "", "family" : "Puk", "given" : "Oliver", "non-dropping-particle" : "", "parse-names" : false, "suffix" : "" }, { "dropping-particle" : "", "family" : "R\u00e1cz", "given" : "Ildik\u00f3", "non-dropping-particle" : "", "parse-names" : false, "suffix" : "" }, { "dropping-particle" : "", "family" : "Rathkolb", "given" : "Birgit", "non-dropping-particle" : "", "parse-names" : false, "suffix" : "" }, { "dropping-particle" : "", "family" : "Rozman", "given" : "Jan", "non-dropping-particle" : "", "parse-names" : false, "suffix" : "" }, { "dropping-particle" : "", "family" : "Naton", "given" : "Beatrix", "non-dropping-particle" : "", "parse-names" : false, "suffix" : "" }, { "dropping-particle" : "", "family" : "Ordemann", "given" : "Rainer", "non-dropping-particle" : "", "parse-names" : false, "suffix" : "" }, { "dropping-particle" : "", "family" : "Adamski", "given" : "Jerzy", "non-dropping-particle" : "", "parse-names" : false, "suffix" : "" }, { "dropping-particle" : "", "family" : "Beckers", "given" : "Johannes", "non-dropping-particle" : "", "parse-names" : false, "suffix" : "" }, { "dropping-particle" : "", "family" : "Bekeredjian", "given" : "Raffi", "non-dropping-particle" : "", "parse-names" : false, "suffix" : "" }, { "dropping-particle" : "", "family" : "Busch", "given" : "Dirk H", "non-dropping-particle" : "", "parse-names" : false, "suffix" : "" }, { "dropping-particle" : "", "family" : "Ehninger", "given" : "Gerhard", "non-dropping-particle" : "", "parse-names" : false, "suffix" : "" }, { "dropping-particle" : "", "family" : "Graw", "given" : "Jochen", "non-dropping-particle" : "", "parse-names" : false, "suffix" : "" }, { "dropping-particle" : "", "family" : "H\u00f6fler", "given" : "Heinz", "non-dropping-particle" : "", "parse-names" : false, "suffix" : "" }, { "dropping-particle" : "", "family" : "Klingenspor", "given" : "Martin", "non-dropping-particle" : "", "parse-names" : false, "suffix" : "" }, { "dropping-particle" : "", "family" : "Klopstock", "given" : "Thomas", "non-dropping-particle" : "", "parse-names" : false, "suffix" : "" }, { "dropping-particle" : "", "family" : "Ollert", "given" : "Markus", "non-dropping-particle" : "", "parse-names" : false, "suffix" : "" }, { "dropping-particle" : "", "family" : "Stypmann", "given" : "J\u00f6rg", "non-dropping-particle" : "", "parse-names" : false, "suffix" : "" }, { "dropping-particle" : "", "family" : "Wolf", "given" : "Eckhard", "non-dropping-particle" : "", "parse-names" : false, "suffix" : "" }, { "dropping-particle" : "", "family" : "Wurst", "given" : "Wolfgang", "non-dropping-particle" : "", "parse-names" : false, "suffix" : "" }, { "dropping-particle" : "", "family" : "Zimmer", "given" : "Andreas", "non-dropping-particle" : "", "parse-names" : false, "suffix" : "" }, { "dropping-particle" : "", "family" : "Fuchs", "given" : "Helmut", "non-dropping-particle" : "", "parse-names" : false, "suffix" : "" }, { "dropping-particle" : "", "family" : "Gailus-Durner", "given" : "Val\u00e9rie", "non-dropping-particle" : "", "parse-names" : false, "suffix" : "" }, { "dropping-particle" : "", "family" : "Hrabe de Angelis", "given" : "Martin", "non-dropping-particle" : "", "parse-names" : false, "suffix" : "" }, { "dropping-particle" : "", "family" : "Ehninger", "given" : "Dan", "non-dropping-particle" : "", "parse-names" : false, "suffix" : "" } ], "container-title" : "The Journal of clinical investigation", "id" : "ITEM-4", "issue" : "8", "issued" : { "date-parts" : [ [ "2013", "8", "1" ] ] }, "page" : "3272-91", "title" : "Rapamycin extends murine lifespan but has limited effects on aging.", "type" : "article-journal", "volume" : "123" }, "uris" : [ "http://www.mendeley.com/documents/?uuid=81032c7b-402f-4549-9d93-b1c4e507208f" ] }, { "id" : "ITEM-5", "itemData" : { "DOI" : "10.1210/en.2013-1362", "ISSN" : "1945-7170", "PMID" : "23832962", "abstract" : "Metabolic syndrome is growing in importance with the rising levels of obesity, type 2 diabetes, and insulin resistance. Metabolic syndrome shares many characteristics with Cushing's syndrome, which has led to investigation of the link between excess glucocorticoids and metabolic syndrome. Indeed, increased glucocorticoids from intracellular regeneration by 11\u03b2-hydroxysteroid dehydrogenase type 1 (11\u03b2-HSD1) drives insulin resistance and increases adiposity, but these metabolic changes are assumed to be due to increased circulating glucocorticoids. We hypothesized that increasing the substrate for 11\u03b2-HSD1 (11-dehydrocorticosterone, 11-DHC) would adversely affect metabolic parameters. We found that chronic administration of 11-DHC to male C57BL/6J mice resulted in increased circulating glucocorticoids, and down-regulation of the hypothalamic-pituitary-adrenal axis. This elevated 11\u03b2-HSD1-derived corticosterone led to increased body weight gain and adiposity and produced marked insulin resistance. Surprisingly liver-specific 11\u03b2-HSD1 knockout (LKO) mice given 11-DHC did not show any of the adverse metabolic effects seen in wild-type mice. This occurred despite the 11-DHC administration resulting in elevated circulating corticosterone, presumably from adipose tissue. Mice with global deletion of 11\u03b2-HSD1 (global knockout) were unaffected by treatment with 11-DHC, having no increase in circulating corticosterone and exhibiting no signs of metabolic impairment. Taken together, these data show that in the absence of 11\u03b2-HSD1 in the liver, mice are protected from the metabolic effects of 11-DHC administration, even though circulating glucocorticoids are increased. This implies that liver-derived intratissue glucocorticoids, rather than circulating glucocorticoids, contribute significantly to the development of metabolic syndrome and suggest that local action within hepatic tissue mediates these effects.", "author" : [ { "dropping-particle" : "", "family" : "Harno", "given" : "Erika", "non-dropping-particle" : "", "parse-names" : false, "suffix" : "" }, { "dropping-particle" : "", "family" : "Cottrell", "given" : "Elizabeth C", "non-dropping-particle" : "", "parse-names" : false, "suffix" : "" }, { "dropping-particle" : "", "family" : "Keevil", "given" : "Brian G", "non-dropping-particle" : "", "parse-names" : false, "suffix" : "" }, { "dropping-particle" : "", "family" : "DeSchoolmeester", "given" : "Joanne", "non-dropping-particle" : "", "parse-names" : false, "suffix" : "" }, { "dropping-particle" : "", "family" : "Bohlooly-Y", "given" : "Mohammad", "non-dropping-particle" : "", "parse-names" : false, "suffix" : "" }, { "dropping-particle" : "", "family" : "Anders\u00e9n", "given" : "Harriet", "non-dropping-particle" : "", "parse-names" : false, "suffix" : "" }, { "dropping-particle" : "V", "family" : "Turnbull", "given" : "Andrew", "non-dropping-particle" : "", "parse-names" : false, "suffix" : "" }, { "dropping-particle" : "", "family" : "Leighton", "given" : "Brendan", "non-dropping-particle" : "", "parse-names" : false, "suffix" : "" }, { "dropping-particle" : "", "family" : "White", "given" : "Anne", "non-dropping-particle" : "", "parse-names" : false, "suffix" : "" } ], "container-title" : "Endocrinology", "id" : "ITEM-5", "issue" : "10", "issued" : { "date-parts" : [ [ "2013", "10" ] ] }, "page" : "3599-609", "title" : "11-Dehydrocorticosterone causes metabolic syndrome, which is prevented when 11\u03b2-HSD1 is knocked out in livers of male mice.", "type" : "article-journal", "volume" : "154" }, "uris" : [ "http://www.mendeley.com/documents/?uuid=7c03afaf-a546-4edf-a61d-d6668e3c90e5" ] }, { "id" : "ITEM-6", "itemData" : { "DOI" : "10.1172/JCI29881", "ISSN" : "0021-9738", "PMID" : "17200717", "abstract" : "Adipose tissue macrophages (ATMs) infiltrate adipose tissue during obesity and contribute to insulin resistance. We hypothesized that macrophages migrating to adipose tissue upon high-fat feeding may differ from those that reside there under normal diet conditions. To this end, we found a novel F4/80(+)CD11c(+) population of ATMs in adipose tissue of obese mice that was not seen in lean mice. ATMs from lean mice expressed many genes characteristic of M2 or \"alternatively activated\" macrophages, including Ym1, arginase 1, and Il10. Diet-induced obesity decreased expression of these genes in ATMs while increasing expression of genes such as those encoding TNF-alpha and iNOS that are characteristic of M1 or \"classically activated\" macrophages. Interestingly, ATMs from obese C-C motif chemokine receptor 2-KO (Ccr2-KO) mice express M2 markers at levels similar to those from lean mice. The antiinflammatory cytokine IL-10, which was overexpressed in ATMs from lean mice, protected adipocytes from TNF-alpha-induced insulin resistance. Thus, diet-induced obesity leads to a shift in the activation state of ATMs from an M2-polarized state in lean animals that may protect adipocytes from inflammation to an M1 proinflammatory state that contributes to insulin resistance.", "author" : [ { "dropping-particle" : "", "family" : "Lumeng", "given" : "Carey N", "non-dropping-particle" : "", "parse-names" : false, "suffix" : "" }, { "dropping-particle" : "", "family" : "Bodzin", "given" : "Jennifer L", "non-dropping-particle" : "", "parse-names" : false, "suffix" : "" }, { "dropping-particle" : "", "family" : "Saltiel", "given" : "Alan R", "non-dropping-particle" : "", "parse-names" : false, "suffix" : "" } ], "container-title" : "The Journal of clinical investigation", "id" : "ITEM-6", "issue" : "1", "issued" : { "date-parts" : [ [ "2007", "1" ] ] }, "page" : "175-84", "title" : "Obesity induces a phenotypic switch in adipose tissue macrophage polarization.", "type" : "article-journal", "volume" : "117" }, "uris" : [ "http://www.mendeley.com/documents/?uuid=ca28d913-029e-4d8e-8235-23f3c89aad2c" ] }, { "id" : "ITEM-7", "itemData" : { "DOI" : "10.1172/JCI24196", "ISSN" : "0021-9738", "PMID" : "16239968", "abstract" : "The G protein G(s)alpha is essential for hormone-stimulated cAMP generation and is an important metabolic regulator. We investigated the role of liver G(s)-signaling pathways by developing mice with liver-specific G(s)alpha deficiency (LGsKO mice). LGsKO mice had increased liver weight and glycogen content and reduced adiposity, whereas survival, body weight, food intake, and metabolic rates at ambient temperature were unaffected. LGsKO mice had increased glucose tolerance with both increased glucose-stimulated insulin secretion and increased insulin sensitivity in liver and muscle. Fed LGsKO mice were hypoglycemic and hypoinsulinemic, with low expression of hepatic gluconeogenic enzymes and PPARgamma coactivator-1. However, LGsKO mice maintained normal fasting glucose and insulin levels, probably due to prolonged breakdown of glycogen stores and possibly increased extrahepatic gluconeogenesis. Lipid metabolism was unaffected in fed LGsKO mice, but fasted LGsKO mice had increased lipogenic and reduced lipid oxidation gene expression in liver and increased serum triglyceride and FFA levels. LGsKO mice had very high serum glucagon and glucagon-like peptide-1 levels and pancreatic alpha cell hyperplasia, probably secondary to hepatic glucagon resistance and/or chronic hypoglycemia. Our results define novel roles for hepatic G(s)-signaling pathways in glucose and lipid regulation, which may prove useful in designing new therapeutic targets for diabetes and obesity.", "author" : [ { "dropping-particle" : "", "family" : "Chen", "given" : "Min", "non-dropping-particle" : "", "parse-names" : false, "suffix" : "" }, { "dropping-particle" : "", "family" : "Gavrilova", "given" : "Oksana", "non-dropping-particle" : "", "parse-names" : false, "suffix" : "" }, { "dropping-particle" : "", "family" : "Zhao", "given" : "Wei-qin", "non-dropping-particle" : "", "parse-names" : false, "suffix" : "" }, { "dropping-particle" : "", "family" : "Nguyen", "given" : "Annie", "non-dropping-particle" : "", "parse-names" : false, "suffix" : "" }, { "dropping-particle" : "", "family" : "Lorenzo", "given" : "Javier", "non-dropping-particle" : "", "parse-names" : false, "suffix" : "" }, { "dropping-particle" : "", "family" : "Shen", "given" : "Laura", "non-dropping-particle" : "", "parse-names" : false, "suffix" : "" }, { "dropping-particle" : "", "family" : "Nackers", "given" : "Lisa", "non-dropping-particle" : "", "parse-names" : false, "suffix" : "" }, { "dropping-particle" : "", "family" : "Pack", "given" : "Stephanie", "non-dropping-particle" : "", "parse-names" : false, "suffix" : "" }, { "dropping-particle" : "", "family" : "Jou", "given" : "William", "non-dropping-particle" : "", "parse-names" : false, "suffix" : "" }, { "dropping-particle" : "", "family" : "Weinstein", "given" : "Lee S", "non-dropping-particle" : "", "parse-names" : false, "suffix" : "" } ], "container-title" : "The Journal of clinical investigation", "id" : "ITEM-7", "issue" : "11", "issued" : { "date-parts" : [ [ "2005", "11" ] ] }, "page" : "3217-27", "title" : "Increased glucose tolerance and reduced adiposity in the absence of fasting hypoglycemia in mice with liver-specific Gs alpha deficiency.", "type" : "article-journal", "volume" : "115" }, "uris" : [ "http://www.mendeley.com/documents/?uuid=7a9406fa-a451-476f-ab62-87f0deb04feb" ] }, { "id" : "ITEM-8", "itemData" : { "DOI" : "10.1210/me.2010-0120", "ISSN" : "1944-9917", "PMID" : "20592160", "abstract" : "The major role of glucagon is to promote hepatic gluconeogenesis and glycogenolysis to raise blood glucose levels during hypoglycemic conditions. Several animal models have been established to examine the in vivo function of glucagon in the liver through attenuation of glucagon via glucagon receptor knockout animals and pharmacological interventions. To investigate the consequences of glucagon loss to hepatic glucose production and glucose homeostasis, we derived mice with a pancreas specific ablation of the alpha-cell transcription factor, Arx, resulting in a complete loss of the glucagon-producing pancreatic alpha-cell. Using this model, we found that glucagon is not required for the general health of mice but is essential for total hepatic glucose production. Our data clarifies the importance of glucagon during the regulation of fasting and postprandial glucose homeostasis.", "author" : [ { "dropping-particle" : "", "family" : "Hancock", "given" : "Aidan S", "non-dropping-particle" : "", "parse-names" : false, "suffix" : "" }, { "dropping-particle" : "", "family" : "Du", "given" : "Aiping", "non-dropping-particle" : "", "parse-names" : false, "suffix" : "" }, { "dropping-particle" : "", "family" : "Liu", "given" : "Jingxuan", "non-dropping-particle" : "", "parse-names" : false, "suffix" : "" }, { "dropping-particle" : "", "family" : "Miller", "given" : "Mayumi", "non-dropping-particle" : "", "parse-names" : false, "suffix" : "" }, { "dropping-particle" : "", "family" : "May", "given" : "Catherine L", "non-dropping-particle" : "", "parse-names" : false, "suffix" : "" } ], "container-title" : "Molecular endocrinology (Baltimore, Md.)", "id" : "ITEM-8", "issue" : "8", "issued" : { "date-parts" : [ [ "2010", "8" ] ] }, "page" : "1605-14", "title" : "Glucagon deficiency reduces hepatic glucose production and improves glucose tolerance in adult mice.", "type" : "article-journal", "volume" : "24" }, "uris" : [ "http://www.mendeley.com/documents/?uuid=c6c6b452-c617-4980-8ad5-ea6b5ed58683" ] } ], "mendeley" : { "previouslyFormattedCitation" : "[5\u201312]" }, "properties" : { "noteIndex" : 0 }, "schema" : "https://github.com/citation-style-language/schema/raw/master/csl-citation.json" }</w:instrText>
      </w:r>
      <w:r>
        <w:rPr>
          <w:b/>
        </w:rPr>
        <w:fldChar w:fldCharType="separate"/>
      </w:r>
      <w:r w:rsidR="00FF28F4" w:rsidRPr="00FF28F4">
        <w:rPr>
          <w:noProof/>
        </w:rPr>
        <w:t>[5–12]</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r w:rsidR="00257D04">
        <w:rPr>
          <w:b/>
        </w:rPr>
        <w:t xml:space="preserve">issue </w:t>
      </w:r>
      <w:r w:rsidR="00E31140">
        <w:rPr>
          <w:b/>
        </w:rPr>
        <w:t xml:space="preserve"> </w:t>
      </w:r>
      <w:r w:rsidR="00257D04">
        <w:rPr>
          <w:b/>
        </w:rPr>
        <w:t xml:space="preserve">in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0B72D5A2" w:rsidR="00594BC2" w:rsidRDefault="00A94DF2" w:rsidP="00A94DF2">
      <w:pPr>
        <w:ind w:left="360"/>
        <w:rPr>
          <w:b/>
          <w:color w:val="FF0000"/>
        </w:rPr>
      </w:pPr>
      <w:r w:rsidRPr="00A94DF2">
        <w:rPr>
          <w:b/>
          <w:color w:val="FF0000"/>
        </w:rPr>
        <w:t xml:space="preserve">We tested the effects of </w:t>
      </w:r>
      <w:r w:rsidR="00BD67C8">
        <w:rPr>
          <w:b/>
          <w:color w:val="FF0000"/>
        </w:rPr>
        <w:t>a</w:t>
      </w:r>
      <w:r w:rsidRPr="00A94DF2">
        <w:rPr>
          <w:b/>
          <w:color w:val="FF0000"/>
        </w:rPr>
        <w:t xml:space="preserve"> prolonged food deprivation, as this </w:t>
      </w:r>
      <w:r w:rsidR="00BD67C8">
        <w:rPr>
          <w:b/>
          <w:color w:val="FF0000"/>
        </w:rPr>
        <w:t>intervention</w:t>
      </w:r>
      <w:r w:rsidRPr="00A94DF2">
        <w:rPr>
          <w:b/>
          <w:color w:val="FF0000"/>
        </w:rPr>
        <w:t xml:space="preserve">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FF28F4">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 4]" }, "properties" : { "noteIndex" : 0 }, "schema" : "https://github.com/citation-style-language/schema/raw/master/csl-citation.json" }</w:instrText>
      </w:r>
      <w:r w:rsidRPr="00A94DF2">
        <w:rPr>
          <w:b/>
          <w:color w:val="FF0000"/>
        </w:rPr>
        <w:fldChar w:fldCharType="separate"/>
      </w:r>
      <w:r w:rsidR="00AB000C" w:rsidRPr="00AB000C">
        <w:rPr>
          <w:noProof/>
          <w:color w:val="FF0000"/>
        </w:rPr>
        <w:t>[3, 4]</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AC4F370" w:rsidR="00594BC2" w:rsidRPr="00594BC2" w:rsidRDefault="00594BC2" w:rsidP="00A94DF2">
      <w:pPr>
        <w:ind w:left="360"/>
        <w:rPr>
          <w:b/>
          <w:color w:val="FF0000"/>
        </w:rPr>
      </w:pPr>
      <w:r w:rsidRPr="00594BC2">
        <w:rPr>
          <w:b/>
          <w:color w:val="FF0000"/>
        </w:rPr>
        <w:t xml:space="preserve">Futhermore, the fasting/refeeding responses (decreases in total ghrelin, glucagon, GLP-1 and increases with insulin) are consistent with previous data, supportive of a normal fasting response </w:t>
      </w:r>
      <w:r w:rsidRPr="00594BC2">
        <w:rPr>
          <w:b/>
          <w:color w:val="FF0000"/>
        </w:rPr>
        <w:fldChar w:fldCharType="begin" w:fldLock="1"/>
      </w:r>
      <w:r w:rsidR="00FF28F4">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3\u201316]" }, "properties" : { "noteIndex" : 0 }, "schema" : "https://github.com/citation-style-language/schema/raw/master/csl-citation.json" }</w:instrText>
      </w:r>
      <w:r w:rsidRPr="00594BC2">
        <w:rPr>
          <w:b/>
          <w:color w:val="FF0000"/>
        </w:rPr>
        <w:fldChar w:fldCharType="separate"/>
      </w:r>
      <w:r w:rsidR="00FF28F4" w:rsidRPr="00FF28F4">
        <w:rPr>
          <w:noProof/>
          <w:color w:val="FF0000"/>
        </w:rPr>
        <w:t>[13–16]</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Do the investigators consider that fasting levels of gut related peptides and one refed timpoint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r w:rsidRPr="007E171E">
        <w:rPr>
          <w:b/>
        </w:rPr>
        <w:t>Refeeding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6897BFC7" w:rsidR="000C4AA9" w:rsidRPr="000C4AA9" w:rsidRDefault="00AB000C" w:rsidP="0065339D">
      <w:pPr>
        <w:rPr>
          <w:b/>
          <w:color w:val="FF0000"/>
        </w:rPr>
      </w:pPr>
      <w:r>
        <w:rPr>
          <w:b/>
          <w:noProof/>
        </w:rPr>
        <mc:AlternateContent>
          <mc:Choice Requires="wps">
            <w:drawing>
              <wp:anchor distT="0" distB="0" distL="114300" distR="114300" simplePos="0" relativeHeight="251661312" behindDoc="0" locked="0" layoutInCell="1" allowOverlap="1" wp14:anchorId="18D918DC" wp14:editId="05462670">
                <wp:simplePos x="0" y="0"/>
                <wp:positionH relativeFrom="column">
                  <wp:posOffset>2057400</wp:posOffset>
                </wp:positionH>
                <wp:positionV relativeFrom="paragraph">
                  <wp:posOffset>405765</wp:posOffset>
                </wp:positionV>
                <wp:extent cx="3657600" cy="52578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5257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65214D" w:rsidRDefault="0065214D">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65214D" w:rsidRDefault="0065214D"/>
                          <w:p w14:paraId="4CE42E02" w14:textId="5211A0FC" w:rsidR="0065214D" w:rsidRDefault="0065214D">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margin-left:162pt;margin-top:31.95pt;width:4in;height:4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" filled="f" stroked="f">
                <v:textbox>
                  <w:txbxContent>
                    <w:p w14:paraId="0959C735" w14:textId="1CEDAEF4" w:rsidR="008F5852" w:rsidRDefault="008F5852">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8F5852" w:rsidRDefault="008F5852"/>
                    <w:p w14:paraId="4CE42E02" w14:textId="5211A0FC" w:rsidR="008F5852" w:rsidRDefault="008F5852">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r w:rsidR="007E171E">
        <w:rPr>
          <w:b/>
        </w:rPr>
        <w:t>The reviewer brings up an excellent point regarding the timing of ap</w:t>
      </w:r>
      <w:r w:rsidR="000C4AA9">
        <w:rPr>
          <w:b/>
        </w:rPr>
        <w:t>p</w:t>
      </w:r>
      <w:r w:rsidR="007E171E">
        <w:rPr>
          <w:b/>
        </w:rPr>
        <w:t>etite related factors.  Although we observe</w:t>
      </w:r>
      <w:r w:rsidR="000C4AA9">
        <w:rPr>
          <w:b/>
        </w:rPr>
        <w:t xml:space="preserve">d significant elevations in fasting ghrein and </w:t>
      </w:r>
      <w:r w:rsidR="007E171E">
        <w:rPr>
          <w:b/>
        </w:rPr>
        <w:t>glucagon</w:t>
      </w:r>
      <w:r w:rsidR="000C4AA9">
        <w:rPr>
          <w:b/>
        </w:rPr>
        <w:t>, and a modest elevation of GLP-1 between fasted and refed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w:t>
      </w:r>
      <w:r w:rsidR="007923CE">
        <w:rPr>
          <w:b/>
        </w:rPr>
        <w:t>and i</w:t>
      </w:r>
      <w:r w:rsidR="0065339D">
        <w:rPr>
          <w:b/>
        </w:rPr>
        <w:t>s described above in comment #4 from this reviewer.</w:t>
      </w:r>
    </w:p>
    <w:p w14:paraId="7A3BD44C" w14:textId="77777777" w:rsidR="000C4AA9" w:rsidRPr="007E171E" w:rsidRDefault="000C4AA9" w:rsidP="007E171E">
      <w:pPr>
        <w:rPr>
          <w:b/>
        </w:rPr>
      </w:pPr>
    </w:p>
    <w:p w14:paraId="0A3A805A" w14:textId="27D5B00D" w:rsidR="007E171E" w:rsidRDefault="000C4AA9" w:rsidP="007E171E">
      <w:pPr>
        <w:rPr>
          <w:b/>
        </w:rPr>
      </w:pPr>
      <w:r w:rsidRPr="000C4AA9">
        <w:rPr>
          <w:b/>
        </w:rPr>
        <w:t>Furthermore, we clarify in both the results and discussion section that we determined total ghrelin and not active ghrelin.</w:t>
      </w:r>
      <w:r w:rsidR="007923CE">
        <w:rPr>
          <w:b/>
        </w:rPr>
        <w:t xml:space="preserve">  We have therefore not made any conclusions about the role of food intake in predicting weight gain in this study. </w:t>
      </w:r>
    </w:p>
    <w:p w14:paraId="5B2CB8BE" w14:textId="77777777" w:rsidR="00617FF3" w:rsidRPr="000C4AA9" w:rsidRDefault="00617FF3" w:rsidP="007E171E">
      <w:pPr>
        <w:rPr>
          <w:b/>
        </w:rPr>
      </w:pPr>
    </w:p>
    <w:p w14:paraId="00FC8771" w14:textId="34CAA958"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55D58CC7" w:rsidR="005A7923" w:rsidRPr="005A7923" w:rsidRDefault="005A7923" w:rsidP="005A7923">
      <w:pPr>
        <w:pStyle w:val="ListParagraph"/>
        <w:ind w:left="360"/>
        <w:rPr>
          <w:b/>
        </w:rPr>
      </w:pP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5615F7F7" w:rsidR="00E270C1" w:rsidRDefault="00E270C1" w:rsidP="000867BA">
      <w:pPr>
        <w:pStyle w:val="ListParagraph"/>
        <w:ind w:left="0"/>
        <w:rPr>
          <w:b/>
        </w:rPr>
      </w:pPr>
    </w:p>
    <w:p w14:paraId="3EF83CEF" w14:textId="4808B226" w:rsidR="00E270C1" w:rsidRDefault="00AB000C" w:rsidP="000867BA">
      <w:pPr>
        <w:pStyle w:val="ListParagraph"/>
        <w:ind w:left="0"/>
        <w:rPr>
          <w:b/>
        </w:rPr>
      </w:pPr>
      <w:r>
        <w:rPr>
          <w:b/>
          <w:noProof/>
        </w:rPr>
        <mc:AlternateContent>
          <mc:Choice Requires="wps">
            <w:drawing>
              <wp:anchor distT="0" distB="0" distL="114300" distR="114300" simplePos="0" relativeHeight="251663360" behindDoc="0" locked="0" layoutInCell="1" allowOverlap="1" wp14:anchorId="7E7268DC" wp14:editId="637D53B1">
                <wp:simplePos x="0" y="0"/>
                <wp:positionH relativeFrom="column">
                  <wp:posOffset>0</wp:posOffset>
                </wp:positionH>
                <wp:positionV relativeFrom="paragraph">
                  <wp:posOffset>412750</wp:posOffset>
                </wp:positionV>
                <wp:extent cx="2743200" cy="41148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743200" cy="41148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C9703" w14:textId="72991E61" w:rsidR="0065214D" w:rsidRDefault="0065214D" w:rsidP="007E2A90"/>
                          <w:p w14:paraId="5E3A429A" w14:textId="10E3A268" w:rsidR="0065214D" w:rsidRDefault="0065214D"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65214D" w:rsidRPr="004E2286" w:rsidRDefault="0065214D" w:rsidP="007E2A90">
                            <w:r>
                              <w:rPr>
                                <w:b/>
                              </w:rPr>
                              <w:t>Figure 2</w:t>
                            </w:r>
                            <w:r w:rsidRPr="00E270C1">
                              <w:rPr>
                                <w:b/>
                              </w:rPr>
                              <w:t xml:space="preserve">: Cohort </w:t>
                            </w:r>
                            <w:r>
                              <w:rPr>
                                <w:b/>
                              </w:rPr>
                              <w:t>separated effects of pre-diet fasting response to weight gain during HFD.</w:t>
                            </w:r>
                            <w:r>
                              <w:t xml:space="preserve">  In both cohorts, the the relationship between pre-diet fasting response and weight gain by HFD was   p&lt;0.003 with a Rho</w:t>
                            </w:r>
                            <w:r>
                              <w:rPr>
                                <w:vertAlign w:val="superscript"/>
                              </w:rPr>
                              <w:t>2</w:t>
                            </w:r>
                            <w:r>
                              <w:t xml:space="preserve"> of &gt;0.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margin-left:0;margin-top:32.5pt;width:3in;height:3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" filled="f" stroked="f">
                <v:textbox>
                  <w:txbxContent>
                    <w:p w14:paraId="7DFC9703" w14:textId="72991E61" w:rsidR="008F5852" w:rsidRDefault="008F5852" w:rsidP="007E2A90"/>
                    <w:p w14:paraId="5E3A429A" w14:textId="10E3A268" w:rsidR="008F5852" w:rsidRDefault="008F5852" w:rsidP="007E2A90">
                      <w:r>
                        <w:rPr>
                          <w:noProof/>
                        </w:rPr>
                        <w:drawing>
                          <wp:inline distT="0" distB="0" distL="0" distR="0" wp14:anchorId="31FC77E6" wp14:editId="27C43D87">
                            <wp:extent cx="2448114" cy="2522883"/>
                            <wp:effectExtent l="0" t="0" r="0" b="0"/>
                            <wp:docPr id="9" name="Picture 9" descr="Macintosh HD:Users:davebridges:Documents:Source:PredictorsDietInducedObesity:publications:reviews:response figures:gain-plot-pct-coh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publications:reviews:response figures:gain-plot-pct-cohort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48114" cy="2522883"/>
                                    </a:xfrm>
                                    <a:prstGeom prst="rect">
                                      <a:avLst/>
                                    </a:prstGeom>
                                    <a:noFill/>
                                    <a:ln>
                                      <a:noFill/>
                                    </a:ln>
                                  </pic:spPr>
                                </pic:pic>
                              </a:graphicData>
                            </a:graphic>
                          </wp:inline>
                        </w:drawing>
                      </w:r>
                    </w:p>
                    <w:p w14:paraId="7C19F92A" w14:textId="579A352D" w:rsidR="008F5852" w:rsidRPr="004E2286" w:rsidRDefault="008F5852" w:rsidP="007E2A90">
                      <w:r>
                        <w:rPr>
                          <w:b/>
                        </w:rPr>
                        <w:t>Figure 2</w:t>
                      </w:r>
                      <w:r w:rsidRPr="00E270C1">
                        <w:rPr>
                          <w:b/>
                        </w:rPr>
                        <w:t xml:space="preserve">: Cohort </w:t>
                      </w:r>
                      <w:r>
                        <w:rPr>
                          <w:b/>
                        </w:rPr>
                        <w:t>separated effects of pre-diet fasting response to weight gain during HFD.</w:t>
                      </w:r>
                      <w:r>
                        <w:t xml:space="preserve">  In both cohorts, </w:t>
                      </w:r>
                      <w:proofErr w:type="gramStart"/>
                      <w:r>
                        <w:t xml:space="preserve">the </w:t>
                      </w:r>
                      <w:proofErr w:type="spellStart"/>
                      <w:r>
                        <w:t>the</w:t>
                      </w:r>
                      <w:proofErr w:type="spellEnd"/>
                      <w:proofErr w:type="gramEnd"/>
                      <w:r>
                        <w:t xml:space="preserve"> relationship between pre-diet fasting response and weight gain by HFD was   p&lt;0.003 with a Rho</w:t>
                      </w:r>
                      <w:r>
                        <w:rPr>
                          <w:vertAlign w:val="superscript"/>
                        </w:rPr>
                        <w:t>2</w:t>
                      </w:r>
                      <w:r>
                        <w:t xml:space="preserve"> of &gt;0.33.</w:t>
                      </w:r>
                    </w:p>
                  </w:txbxContent>
                </v:textbox>
                <w10:wrap type="square"/>
              </v:shape>
            </w:pict>
          </mc:Fallback>
        </mc:AlternateContent>
      </w:r>
      <w:r w:rsidR="00E270C1">
        <w:rPr>
          <w:b/>
        </w:rPr>
        <w:t xml:space="preserve">This re-analysis has </w:t>
      </w:r>
      <w:r w:rsidR="007923CE">
        <w:rPr>
          <w:b/>
        </w:rPr>
        <w:t xml:space="preserve">altered </w:t>
      </w:r>
      <w:r w:rsidR="00E270C1">
        <w:rPr>
          <w:b/>
        </w:rPr>
        <w:t>our interpretation of the variance.  It is possible that one of these facilities is an outlier</w:t>
      </w:r>
      <w:r w:rsidR="007923CE">
        <w:rPr>
          <w:b/>
        </w:rPr>
        <w:t xml:space="preserve">, </w:t>
      </w:r>
      <w:r w:rsidR="00E270C1">
        <w:rPr>
          <w:b/>
        </w:rPr>
        <w:t xml:space="preserve">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sidR="00E270C1">
        <w:rPr>
          <w:b/>
        </w:rPr>
        <w:t>such we have removed</w:t>
      </w:r>
      <w:r w:rsidR="0090305D">
        <w:rPr>
          <w:b/>
        </w:rPr>
        <w:t xml:space="preserve"> what was</w:t>
      </w:r>
      <w:r w:rsidR="00E270C1">
        <w:rPr>
          <w:b/>
        </w:rPr>
        <w:t xml:space="preserve"> Figure 1 from this paper, and any reference to the increase variation with high fat diet as we are not confident in these effects.  We profusely thank the reviewer for his</w:t>
      </w:r>
      <w:r w:rsidR="00501B5F">
        <w:rPr>
          <w:b/>
        </w:rPr>
        <w:t xml:space="preserve"> keen eye</w:t>
      </w:r>
      <w:r w:rsidR="00E270C1">
        <w:rPr>
          <w:b/>
        </w:rPr>
        <w:t>.</w:t>
      </w:r>
    </w:p>
    <w:p w14:paraId="366E31E0" w14:textId="77777777" w:rsidR="003A5DDA" w:rsidRDefault="003A5DDA" w:rsidP="000867BA">
      <w:pPr>
        <w:pStyle w:val="ListParagraph"/>
        <w:ind w:left="0"/>
        <w:rPr>
          <w:b/>
        </w:rPr>
      </w:pPr>
    </w:p>
    <w:p w14:paraId="3C7C3152" w14:textId="5A0095F9" w:rsidR="003A5DDA" w:rsidRDefault="003A5DDA" w:rsidP="000867BA">
      <w:pPr>
        <w:pStyle w:val="ListParagraph"/>
        <w:ind w:left="0"/>
        <w:rPr>
          <w:b/>
        </w:rPr>
      </w:pPr>
      <w:r>
        <w:rPr>
          <w:b/>
        </w:rPr>
        <w:t>Notably, there is quite strong consistency between cohorts 3 and 4</w:t>
      </w:r>
      <w:r w:rsidR="007923CE">
        <w:rPr>
          <w:b/>
        </w:rPr>
        <w:t xml:space="preserve"> which is the cohorts used in the majority of the experiments</w:t>
      </w:r>
      <w:r w:rsidR="004D2EC5">
        <w:rPr>
          <w:b/>
        </w:rPr>
        <w:t xml:space="preserve">.  In any case, to be careful, we re-examined all other figures in which multiple cohorts were combined.  </w:t>
      </w:r>
      <w:r w:rsidR="00AB1AFF">
        <w:rPr>
          <w:b/>
        </w:rPr>
        <w:t>As stated in the methods section:</w:t>
      </w:r>
    </w:p>
    <w:p w14:paraId="34C59D9F" w14:textId="147375DA" w:rsidR="00AB1AFF" w:rsidRDefault="00AB1AFF" w:rsidP="000867BA">
      <w:pPr>
        <w:pStyle w:val="ListParagraph"/>
        <w:ind w:left="0"/>
        <w:rPr>
          <w:b/>
        </w:rPr>
      </w:pPr>
    </w:p>
    <w:p w14:paraId="5CB52BF7" w14:textId="0A4CA713" w:rsidR="00AB1AFF" w:rsidRPr="00AB1AFF" w:rsidRDefault="00AB1AFF" w:rsidP="00AB1AFF">
      <w:pPr>
        <w:pStyle w:val="ListParagraph"/>
        <w:ind w:left="360"/>
        <w:rPr>
          <w:b/>
          <w:color w:val="FF0000"/>
        </w:rPr>
      </w:pPr>
      <w:r w:rsidRPr="00AB1AFF">
        <w:rPr>
          <w:b/>
          <w:color w:val="FF0000"/>
        </w:rPr>
        <w:t xml:space="preserve">When a difference or correlation was observed to be significant (or not to be significant) over multiple combined cohorts of mice we also examined each of these cohorts separately.  If the combined trend agreed with </w:t>
      </w:r>
      <w:r w:rsidR="00B843A9">
        <w:rPr>
          <w:b/>
          <w:color w:val="FF0000"/>
        </w:rPr>
        <w:t>all</w:t>
      </w:r>
      <w:r w:rsidR="00A01EEE">
        <w:rPr>
          <w:b/>
          <w:color w:val="FF0000"/>
        </w:rPr>
        <w:t xml:space="preserve"> </w:t>
      </w:r>
      <w:r w:rsidRPr="00AB1AFF">
        <w:rPr>
          <w:b/>
          <w:color w:val="FF0000"/>
        </w:rPr>
        <w:t>of these cohorts</w:t>
      </w:r>
      <w:r w:rsidR="00B843A9">
        <w:rPr>
          <w:b/>
          <w:color w:val="FF0000"/>
        </w:rPr>
        <w:t xml:space="preserve"> independently</w:t>
      </w:r>
      <w:r w:rsidRPr="00AB1AFF">
        <w:rPr>
          <w:b/>
          <w:color w:val="FF0000"/>
        </w:rPr>
        <w:t xml:space="preserve">, we used the combined groups with its increased statistical power.  If there was not agreement in </w:t>
      </w:r>
      <w:r w:rsidR="00B843A9">
        <w:rPr>
          <w:b/>
          <w:color w:val="FF0000"/>
        </w:rPr>
        <w:t>all</w:t>
      </w:r>
      <w:r w:rsidRPr="00AB1AFF">
        <w:rPr>
          <w:b/>
          <w:color w:val="FF0000"/>
        </w:rPr>
        <w:t xml:space="preserve"> cohorts we do not report this effect as significant, even if the combined analysis suggested it was.</w:t>
      </w:r>
    </w:p>
    <w:p w14:paraId="3F6899F3" w14:textId="253D7DBA" w:rsidR="00380CA4" w:rsidRDefault="00380CA4" w:rsidP="000867BA">
      <w:pPr>
        <w:pStyle w:val="ListParagraph"/>
        <w:ind w:left="0"/>
        <w:rPr>
          <w:b/>
        </w:rPr>
      </w:pPr>
    </w:p>
    <w:p w14:paraId="07B8DEBA" w14:textId="3DB77D34" w:rsidR="00AD279E" w:rsidRPr="00346627" w:rsidRDefault="00AD279E" w:rsidP="000867BA">
      <w:pPr>
        <w:pStyle w:val="ListParagraph"/>
        <w:ind w:left="0"/>
        <w:rPr>
          <w:b/>
        </w:rPr>
      </w:pPr>
      <w:r>
        <w:rPr>
          <w:b/>
        </w:rPr>
        <w:t xml:space="preserve">Importantly, the key finding of this paper in which pre-diet fasting responses correlated with eventual weight gain was highly </w:t>
      </w:r>
      <w:r w:rsidR="007E2A90">
        <w:rPr>
          <w:b/>
        </w:rPr>
        <w:t>siginificant in both cohorts tested.  These data, separated by cohort are shown in Figure 2 of this response.</w:t>
      </w:r>
    </w:p>
    <w:p w14:paraId="695C9009" w14:textId="44834C8F" w:rsidR="000867BA" w:rsidRDefault="000867BA" w:rsidP="000867BA">
      <w:pPr>
        <w:pStyle w:val="ListParagraph"/>
        <w:ind w:left="360"/>
      </w:pPr>
    </w:p>
    <w:p w14:paraId="0656629C" w14:textId="6328CB44"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4069051" w14:textId="77777777" w:rsidR="00B910B2" w:rsidRDefault="00B910B2" w:rsidP="00B910B2"/>
    <w:p w14:paraId="45382E4C" w14:textId="7D5CE318" w:rsidR="00B910B2" w:rsidRDefault="007923CE" w:rsidP="00B910B2">
      <w:pPr>
        <w:rPr>
          <w:b/>
        </w:rPr>
      </w:pPr>
      <w:r>
        <w:rPr>
          <w:b/>
          <w:noProof/>
        </w:rPr>
        <mc:AlternateContent>
          <mc:Choice Requires="wps">
            <w:drawing>
              <wp:anchor distT="0" distB="0" distL="114300" distR="114300" simplePos="0" relativeHeight="251659264" behindDoc="0" locked="0" layoutInCell="1" allowOverlap="1" wp14:anchorId="55B19FDE" wp14:editId="1D9263E1">
                <wp:simplePos x="0" y="0"/>
                <wp:positionH relativeFrom="column">
                  <wp:posOffset>2057400</wp:posOffset>
                </wp:positionH>
                <wp:positionV relativeFrom="paragraph">
                  <wp:posOffset>72009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65214D" w:rsidRDefault="0065214D">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65214D" w:rsidRPr="00480F77" w:rsidRDefault="0065214D">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8" type="#_x0000_t202" style="position:absolute;margin-left:162pt;margin-top:56.7pt;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" filled="f" stroked="f">
                <v:textbox>
                  <w:txbxContent>
                    <w:p w14:paraId="1AA79A2F" w14:textId="6E925054" w:rsidR="008F5852" w:rsidRDefault="008F5852">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71C202D" w:rsidR="008F5852" w:rsidRPr="00480F77" w:rsidRDefault="008F5852">
                      <w:r>
                        <w:rPr>
                          <w:b/>
                        </w:rPr>
                        <w:t>Figure 3: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B910B2" w:rsidRPr="00B910B2">
        <w:rPr>
          <w:b/>
        </w:rPr>
        <w:t>We have now clarified throughout the manuscript both relative and absolute weight loss and weight gain, and which effects were</w:t>
      </w:r>
      <w:r>
        <w:rPr>
          <w:b/>
        </w:rPr>
        <w:t xml:space="preserve"> statistically</w:t>
      </w:r>
      <w:r w:rsidR="00B910B2" w:rsidRPr="00B910B2">
        <w:rPr>
          <w:b/>
        </w:rPr>
        <w:t xml:space="preserve"> significant.</w:t>
      </w:r>
      <w:r w:rsidR="00B910B2">
        <w:rPr>
          <w:b/>
        </w:rPr>
        <w:t xml:space="preserve">  For Figure 3 (now Figure 2), </w:t>
      </w:r>
      <w:r w:rsidR="00C8232A">
        <w:rPr>
          <w:b/>
        </w:rPr>
        <w:t>we present only one set of graphs for space reasons, but describe weight loss in both absolute (g lost) or relative (% loss) terms throughout.  For example:</w:t>
      </w:r>
    </w:p>
    <w:p w14:paraId="3815CEA9" w14:textId="6B92E4B5" w:rsidR="00C8232A" w:rsidRDefault="00C8232A" w:rsidP="00B910B2">
      <w:pPr>
        <w:rPr>
          <w:b/>
        </w:rPr>
      </w:pPr>
    </w:p>
    <w:p w14:paraId="76E825B1" w14:textId="08514A6E" w:rsidR="00C8232A" w:rsidRPr="00C8232A" w:rsidRDefault="00C8232A" w:rsidP="00C8232A">
      <w:pPr>
        <w:ind w:left="720"/>
        <w:rPr>
          <w:b/>
          <w:color w:val="FF0000"/>
        </w:rPr>
      </w:pPr>
      <w:r w:rsidRPr="00C8232A">
        <w:rPr>
          <w:b/>
          <w:color w:val="FF0000"/>
        </w:rPr>
        <w:t>Fasting responses, as measured by either absolute or percent reductions in body weight were stable within NCD fed male C57BL/6J mice over time (Figure 2A, Rho</w:t>
      </w:r>
      <w:r w:rsidRPr="00C8232A">
        <w:rPr>
          <w:b/>
          <w:color w:val="FF0000"/>
          <w:vertAlign w:val="superscript"/>
        </w:rPr>
        <w:t>2</w:t>
      </w:r>
      <w:r w:rsidRPr="00C8232A">
        <w:rPr>
          <w:b/>
          <w:color w:val="FF0000"/>
        </w:rPr>
        <w:t>&lt;0.02, p&gt;0.26), and only weakly correlated with the pre-diet weight fasting responses within mice in either relative or absolute terms</w:t>
      </w:r>
      <w:r w:rsidRPr="00C8232A">
        <w:rPr>
          <w:rStyle w:val="CommentReference"/>
          <w:b/>
          <w:color w:val="FF0000"/>
        </w:rPr>
        <w:t xml:space="preserve"> </w:t>
      </w:r>
      <w:r w:rsidRPr="00C8232A">
        <w:rPr>
          <w:b/>
          <w:color w:val="FF0000"/>
        </w:rPr>
        <w:t>(Figure 2B, Rho</w:t>
      </w:r>
      <w:r w:rsidRPr="00C8232A">
        <w:rPr>
          <w:b/>
          <w:color w:val="FF0000"/>
          <w:vertAlign w:val="superscript"/>
        </w:rPr>
        <w:t>2</w:t>
      </w:r>
      <w:r w:rsidRPr="00C8232A">
        <w:rPr>
          <w:b/>
          <w:color w:val="FF0000"/>
        </w:rPr>
        <w:t>&lt;0.12, p&lt;0.019 for HFD and Rho</w:t>
      </w:r>
      <w:r w:rsidRPr="00C8232A">
        <w:rPr>
          <w:b/>
          <w:color w:val="FF0000"/>
          <w:vertAlign w:val="superscript"/>
        </w:rPr>
        <w:t>2</w:t>
      </w:r>
      <w:r w:rsidRPr="00C8232A">
        <w:rPr>
          <w:b/>
          <w:color w:val="FF0000"/>
        </w:rPr>
        <w:t xml:space="preserve">&lt;0.153,p&lt;0.031 for CD).  </w:t>
      </w:r>
    </w:p>
    <w:p w14:paraId="2F728391" w14:textId="1056000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5AEA8F64" w:rsidR="00480F77" w:rsidRDefault="00480F77" w:rsidP="00552AC8">
      <w:pPr>
        <w:pStyle w:val="ListParagraph"/>
        <w:ind w:left="360"/>
        <w:rPr>
          <w:b/>
        </w:rPr>
      </w:pPr>
    </w:p>
    <w:p w14:paraId="00A57CFB" w14:textId="299264AA"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1B5FAFD4" w:rsidR="00480F77" w:rsidRDefault="00480F77" w:rsidP="00480F77">
      <w:pPr>
        <w:rPr>
          <w:b/>
        </w:rPr>
      </w:pPr>
      <w:r w:rsidRPr="00480F77">
        <w:rPr>
          <w:b/>
        </w:rPr>
        <w:t>Since absolute weight gain data are not included in the revised manusc</w:t>
      </w:r>
      <w:r w:rsidR="00F17272">
        <w:rPr>
          <w:b/>
        </w:rPr>
        <w:t>rip</w:t>
      </w:r>
      <w:r w:rsidR="007E2A90">
        <w:rPr>
          <w:b/>
        </w:rPr>
        <w:t>t they are presented in Figure 3</w:t>
      </w:r>
      <w:r w:rsidR="00F17272">
        <w:rPr>
          <w:b/>
        </w:rPr>
        <w:t xml:space="preserve"> of this response.  </w:t>
      </w:r>
    </w:p>
    <w:p w14:paraId="27591E32" w14:textId="77777777" w:rsidR="00F17272" w:rsidRDefault="00F17272" w:rsidP="00480F77">
      <w:pPr>
        <w:rPr>
          <w:b/>
        </w:rPr>
      </w:pPr>
    </w:p>
    <w:p w14:paraId="03EDF419" w14:textId="60BDBA66"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w:t>
      </w:r>
      <w:r w:rsidR="007E2A90">
        <w:rPr>
          <w:b/>
        </w:rPr>
        <w:t xml:space="preserve"> </w:t>
      </w:r>
      <w:r w:rsidR="0090305D">
        <w:rPr>
          <w:b/>
        </w:rPr>
        <w:t xml:space="preserve">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186AA8DE" w:rsidR="001701BF" w:rsidRDefault="00FC2429" w:rsidP="001701BF">
      <w:pPr>
        <w:pStyle w:val="ListParagraph"/>
        <w:numPr>
          <w:ilvl w:val="0"/>
          <w:numId w:val="2"/>
        </w:numPr>
      </w:pPr>
      <w:r>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701CC"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39D2D9A5"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664ED850" w:rsidR="00EF5C51" w:rsidRDefault="00EF5C51" w:rsidP="00EF5C51">
      <w:pPr>
        <w:ind w:left="360"/>
        <w:rPr>
          <w:b/>
          <w:color w:val="FF0000"/>
        </w:rPr>
      </w:pPr>
    </w:p>
    <w:p w14:paraId="47783BBA" w14:textId="7D47E570" w:rsidR="00EF5C51" w:rsidRDefault="00EF5C51" w:rsidP="00EF5C51">
      <w:pPr>
        <w:pStyle w:val="ListParagraph"/>
        <w:numPr>
          <w:ilvl w:val="0"/>
          <w:numId w:val="2"/>
        </w:numPr>
      </w:pPr>
      <w:r>
        <w:t xml:space="preserve">There were also 2 outliers, did results include these individuals? </w:t>
      </w:r>
    </w:p>
    <w:p w14:paraId="1253792F" w14:textId="40E234AC" w:rsidR="00EF5C51" w:rsidRDefault="00EF5C51" w:rsidP="00EF5C51">
      <w:pPr>
        <w:pStyle w:val="ListParagraph"/>
        <w:ind w:left="360"/>
      </w:pPr>
    </w:p>
    <w:p w14:paraId="66B75B49" w14:textId="08CED327"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w:t>
      </w:r>
      <w:r w:rsidR="007923CE">
        <w:rPr>
          <w:b/>
        </w:rPr>
        <w:t>absolute</w:t>
      </w:r>
      <w:r w:rsidR="006A661A" w:rsidRPr="006A661A">
        <w:rPr>
          <w:b/>
        </w:rPr>
        <w:t xml:space="preserve">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C63A1F5" w:rsidR="003049AB" w:rsidRDefault="003049AB" w:rsidP="003049AB">
      <w:pPr>
        <w:rPr>
          <w:b/>
        </w:rPr>
      </w:pPr>
      <w:r w:rsidRPr="003049AB">
        <w:rPr>
          <w:b/>
        </w:rPr>
        <w:t xml:space="preserve">We disagree, our findings show that fasting responses at ~10 weeks of age are </w:t>
      </w:r>
      <w:r w:rsidR="007923CE">
        <w:rPr>
          <w:b/>
        </w:rPr>
        <w:t>not strongly</w:t>
      </w:r>
      <w:r w:rsidRPr="003049AB">
        <w:rPr>
          <w:b/>
        </w:rPr>
        <w:t xml:space="preserv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250B0B63"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w:t>
      </w:r>
      <w:r w:rsidR="007923CE">
        <w:rPr>
          <w:b/>
          <w:color w:val="FF0000"/>
        </w:rPr>
        <w:t>correlates with predisposition to weight gain</w:t>
      </w:r>
      <w:r w:rsidRPr="007E0977">
        <w:rPr>
          <w:b/>
          <w:color w:val="FF0000"/>
        </w:rPr>
        <w:t xml:space="preserve"> during a younger age. These data are consistent with reports that among adult human populations, basal metabolic rate is not reduced in obese individuals </w:t>
      </w:r>
      <w:r w:rsidRPr="007E0977">
        <w:rPr>
          <w:b/>
          <w:color w:val="FF0000"/>
        </w:rPr>
        <w:fldChar w:fldCharType="begin" w:fldLock="1"/>
      </w:r>
      <w:r w:rsidR="00FF28F4">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17, 18]" }, "properties" : { "noteIndex" : 0 }, "schema" : "https://github.com/citation-style-language/schema/raw/master/csl-citation.json" }</w:instrText>
      </w:r>
      <w:r w:rsidRPr="007E0977">
        <w:rPr>
          <w:b/>
          <w:color w:val="FF0000"/>
        </w:rPr>
        <w:fldChar w:fldCharType="separate"/>
      </w:r>
      <w:r w:rsidR="00FF28F4" w:rsidRPr="00FF28F4">
        <w:rPr>
          <w:noProof/>
          <w:color w:val="FF0000"/>
        </w:rPr>
        <w:t>[17, 18]</w:t>
      </w:r>
      <w:r w:rsidRPr="007E0977">
        <w:rPr>
          <w:b/>
          <w:color w:val="FF0000"/>
        </w:rPr>
        <w:fldChar w:fldCharType="end"/>
      </w:r>
      <w:r w:rsidR="00C414FC">
        <w:rPr>
          <w:b/>
          <w:color w:val="FF0000"/>
        </w:rPr>
        <w:t xml:space="preserve"> </w:t>
      </w:r>
      <w:r w:rsidR="007923CE">
        <w:rPr>
          <w:b/>
          <w:color w:val="FF0000"/>
        </w:rPr>
        <w:t>while</w:t>
      </w:r>
      <w:r w:rsidR="00C414FC">
        <w:rPr>
          <w:b/>
          <w:color w:val="FF0000"/>
        </w:rPr>
        <w:t xml:space="preserve"> reductions in metabolic rates in pediatric populations are predictive of obesity </w:t>
      </w:r>
      <w:r w:rsidR="00C414FC" w:rsidRPr="00C414FC">
        <w:rPr>
          <w:b/>
          <w:color w:val="FF0000"/>
        </w:rPr>
        <w:fldChar w:fldCharType="begin" w:fldLock="1"/>
      </w:r>
      <w:r w:rsidR="00FF28F4">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9, 20]" }, "properties" : { "noteIndex" : 0 }, "schema" : "https://github.com/citation-style-language/schema/raw/master/csl-citation.json" }</w:instrText>
      </w:r>
      <w:r w:rsidR="00C414FC" w:rsidRPr="00C414FC">
        <w:rPr>
          <w:b/>
          <w:color w:val="FF0000"/>
        </w:rPr>
        <w:fldChar w:fldCharType="separate"/>
      </w:r>
      <w:r w:rsidR="00FF28F4" w:rsidRPr="00FF28F4">
        <w:rPr>
          <w:noProof/>
          <w:color w:val="FF0000"/>
        </w:rPr>
        <w:t>[19, 20]</w:t>
      </w:r>
      <w:r w:rsidR="00C414FC" w:rsidRPr="00C414FC">
        <w:rPr>
          <w:b/>
          <w:color w:val="FF0000"/>
        </w:rPr>
        <w:fldChar w:fldCharType="end"/>
      </w:r>
      <w:r w:rsidRPr="00C414FC">
        <w:rPr>
          <w:b/>
          <w:color w:val="FF0000"/>
        </w:rPr>
        <w:t>.</w:t>
      </w:r>
      <w:r w:rsidRPr="007E0977">
        <w:rPr>
          <w:b/>
          <w:color w:val="FF0000"/>
        </w:rPr>
        <w:t xml:space="preserve">  </w:t>
      </w:r>
    </w:p>
    <w:p w14:paraId="4F892338" w14:textId="2B6A9547" w:rsidR="007E0977" w:rsidRDefault="007E0977" w:rsidP="007E0977">
      <w:pPr>
        <w:ind w:left="360"/>
        <w:rPr>
          <w:b/>
          <w:color w:val="FF0000"/>
        </w:rPr>
      </w:pPr>
    </w:p>
    <w:p w14:paraId="5B190D02" w14:textId="32ED9A23" w:rsidR="007E0977" w:rsidRPr="007E0977" w:rsidRDefault="007923CE" w:rsidP="007E0977">
      <w:pPr>
        <w:rPr>
          <w:b/>
        </w:rPr>
      </w:pPr>
      <w:r>
        <w:rPr>
          <w:b/>
          <w:noProof/>
        </w:rPr>
        <mc:AlternateContent>
          <mc:Choice Requires="wps">
            <w:drawing>
              <wp:anchor distT="0" distB="0" distL="114300" distR="114300" simplePos="0" relativeHeight="251660288" behindDoc="0" locked="0" layoutInCell="1" allowOverlap="1" wp14:anchorId="1E149CD2" wp14:editId="40058617">
                <wp:simplePos x="0" y="0"/>
                <wp:positionH relativeFrom="column">
                  <wp:posOffset>228600</wp:posOffset>
                </wp:positionH>
                <wp:positionV relativeFrom="paragraph">
                  <wp:posOffset>84455</wp:posOffset>
                </wp:positionV>
                <wp:extent cx="2971800" cy="46863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2971800" cy="4686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65214D" w:rsidRDefault="0065214D">
                            <w:pPr>
                              <w:rPr>
                                <w:b/>
                              </w:rPr>
                            </w:pPr>
                          </w:p>
                          <w:p w14:paraId="7416059F" w14:textId="07B6C203" w:rsidR="0065214D" w:rsidRDefault="0065214D">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65214D" w:rsidRPr="00B50A5D" w:rsidRDefault="0065214D">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9" type="#_x0000_t202" style="position:absolute;margin-left:18pt;margin-top:6.65pt;width:234pt;height:36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" filled="f" stroked="f">
                <v:textbox>
                  <w:txbxContent>
                    <w:p w14:paraId="1359F2FE" w14:textId="67C3BA8D" w:rsidR="008F5852" w:rsidRDefault="008F5852">
                      <w:pPr>
                        <w:rPr>
                          <w:b/>
                        </w:rPr>
                      </w:pPr>
                    </w:p>
                    <w:p w14:paraId="7416059F" w14:textId="07B6C203" w:rsidR="008F5852" w:rsidRDefault="008F5852">
                      <w:pPr>
                        <w:rPr>
                          <w:b/>
                        </w:rPr>
                      </w:pPr>
                      <w:r>
                        <w:rPr>
                          <w:b/>
                          <w:noProof/>
                        </w:rPr>
                        <w:drawing>
                          <wp:inline distT="0" distB="0" distL="0" distR="0" wp14:anchorId="093D9914" wp14:editId="0E27C650">
                            <wp:extent cx="2769704" cy="2769704"/>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70246" cy="2770246"/>
                                    </a:xfrm>
                                    <a:prstGeom prst="rect">
                                      <a:avLst/>
                                    </a:prstGeom>
                                    <a:noFill/>
                                    <a:ln>
                                      <a:noFill/>
                                    </a:ln>
                                  </pic:spPr>
                                </pic:pic>
                              </a:graphicData>
                            </a:graphic>
                          </wp:inline>
                        </w:drawing>
                      </w:r>
                    </w:p>
                    <w:p w14:paraId="7170F434" w14:textId="66CE2801" w:rsidR="008F5852" w:rsidRPr="00B50A5D" w:rsidRDefault="008F5852">
                      <w:pPr>
                        <w:rPr>
                          <w:b/>
                        </w:rPr>
                      </w:pPr>
                      <w:r>
                        <w:rPr>
                          <w:b/>
                        </w:rPr>
                        <w:t>Figure 4: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r w:rsidR="007E0977"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15DA9565" w:rsidR="00B3527E" w:rsidRDefault="00B3527E" w:rsidP="00B3527E"/>
    <w:p w14:paraId="2F9A490A" w14:textId="04E18AA4"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 xml:space="preserve">and </w:t>
      </w:r>
      <w:r w:rsidR="007923CE">
        <w:rPr>
          <w:b/>
        </w:rPr>
        <w:t>graphical</w:t>
      </w:r>
      <w:r w:rsidR="0074124A">
        <w:rPr>
          <w:b/>
        </w:rPr>
        <w:t xml:space="preserve"> form</w:t>
      </w:r>
      <w:r w:rsidR="002E751F">
        <w:rPr>
          <w:b/>
        </w:rPr>
        <w:t xml:space="preserve"> (see Figure 4</w:t>
      </w:r>
      <w:r w:rsidR="00023A25">
        <w:rPr>
          <w:b/>
        </w:rPr>
        <w:t xml:space="preserve">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Style w:val="TableGrid"/>
        <w:tblW w:w="8640" w:type="dxa"/>
        <w:tblLayout w:type="fixed"/>
        <w:tblLook w:val="0480" w:firstRow="0" w:lastRow="0" w:firstColumn="1" w:lastColumn="0" w:noHBand="0" w:noVBand="1"/>
      </w:tblPr>
      <w:tblGrid>
        <w:gridCol w:w="3240"/>
        <w:gridCol w:w="2520"/>
        <w:gridCol w:w="2880"/>
      </w:tblGrid>
      <w:tr w:rsidR="006C56B0" w14:paraId="7ACBE8EF" w14:textId="77777777" w:rsidTr="009E6DB7">
        <w:tc>
          <w:tcPr>
            <w:tcW w:w="3240" w:type="dxa"/>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9E6DB7">
        <w:tc>
          <w:tcPr>
            <w:tcW w:w="3240" w:type="dxa"/>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9E6DB7">
        <w:tc>
          <w:tcPr>
            <w:tcW w:w="3240" w:type="dxa"/>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9E6DB7">
        <w:tc>
          <w:tcPr>
            <w:tcW w:w="3240" w:type="dxa"/>
          </w:tcPr>
          <w:p w14:paraId="7127013B" w14:textId="1824F2A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9E6DB7">
        <w:tc>
          <w:tcPr>
            <w:tcW w:w="3240" w:type="dxa"/>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1EDAE3B4"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009E6DB7">
        <w:rPr>
          <w:b/>
          <w:color w:val="FF0000"/>
        </w:rPr>
        <w:t xml:space="preserve"> =0.37</w:t>
      </w:r>
      <w:r w:rsidRPr="00023A25">
        <w:rPr>
          <w:b/>
          <w:color w:val="FF0000"/>
        </w:rPr>
        <w:t>, p=6.6 x 10</w:t>
      </w:r>
      <w:r w:rsidRPr="00023A25">
        <w:rPr>
          <w:b/>
          <w:color w:val="FF0000"/>
          <w:vertAlign w:val="superscript"/>
        </w:rPr>
        <w:t>-6</w:t>
      </w:r>
      <w:r w:rsidRPr="00023A25">
        <w:rPr>
          <w:b/>
          <w:color w:val="FF0000"/>
        </w:rPr>
        <w:t>). For CD fed mice the same pattern was present, though the correlation did not quite reach stat</w:t>
      </w:r>
      <w:r w:rsidR="009E6DB7">
        <w:rPr>
          <w:b/>
          <w:color w:val="FF0000"/>
        </w:rPr>
        <w:t>istical significance (Rho=-0.33</w:t>
      </w:r>
      <w:r w:rsidRPr="00023A25">
        <w:rPr>
          <w:b/>
          <w:color w:val="FF0000"/>
        </w:rPr>
        <w:t>, Rho</w:t>
      </w:r>
      <w:r w:rsidRPr="00023A25">
        <w:rPr>
          <w:b/>
          <w:color w:val="FF0000"/>
          <w:vertAlign w:val="superscript"/>
        </w:rPr>
        <w:t>2</w:t>
      </w:r>
      <w:r w:rsidR="009E6DB7">
        <w:rPr>
          <w:b/>
          <w:color w:val="FF0000"/>
        </w:rPr>
        <w:t xml:space="preserve"> =0.11, p=0.054</w:t>
      </w:r>
      <w:r w:rsidRPr="00023A25">
        <w:rPr>
          <w:b/>
          <w:color w:val="FF0000"/>
        </w:rPr>
        <w:t xml:space="preserve">).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w:t>
      </w:r>
      <w:r w:rsidR="00CC3827">
        <w:rPr>
          <w:b/>
          <w:color w:val="FF0000"/>
        </w:rPr>
        <w:t>baseline</w:t>
      </w:r>
      <w:bookmarkStart w:id="0" w:name="_GoBack"/>
      <w:bookmarkEnd w:id="0"/>
      <w:r w:rsidR="0090305D">
        <w:rPr>
          <w:b/>
          <w:color w:val="FF0000"/>
        </w:rPr>
        <w:t xml:space="preserve">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Please be consistent with terminology utilising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5F73712A" w14:textId="77777777" w:rsidR="00F75FBF" w:rsidRDefault="00F75FBF" w:rsidP="00F75FBF"/>
    <w:p w14:paraId="2E4DED04" w14:textId="22CB2C80" w:rsidR="00F75FBF" w:rsidRDefault="00F75FBF" w:rsidP="00F75FBF">
      <w:pPr>
        <w:rPr>
          <w:b/>
        </w:rPr>
      </w:pPr>
      <w:r>
        <w:rPr>
          <w:b/>
        </w:rPr>
        <w:t>The word trend was removed.  The sentence now reads:</w:t>
      </w:r>
    </w:p>
    <w:p w14:paraId="5B067BE0" w14:textId="77777777" w:rsidR="00F75FBF" w:rsidRDefault="00F75FBF" w:rsidP="00F75FBF">
      <w:pPr>
        <w:rPr>
          <w:b/>
        </w:rPr>
      </w:pPr>
    </w:p>
    <w:p w14:paraId="594F6D4E" w14:textId="6B87D048" w:rsidR="00F75FBF" w:rsidRPr="00F75FBF" w:rsidRDefault="00F75FBF" w:rsidP="00F75FBF">
      <w:pPr>
        <w:ind w:left="360"/>
        <w:rPr>
          <w:b/>
          <w:color w:val="FF0000"/>
        </w:rPr>
      </w:pPr>
      <w:r w:rsidRPr="00F75FBF">
        <w:rPr>
          <w:b/>
          <w:color w:val="FF0000"/>
        </w:rPr>
        <w:t xml:space="preserve">We found that food intake on both a per gram basis (Supplementary Figure 1D, p=0.0033) and a caloric basis (Supplementary Figure 1E, p=0.0038) decreased </w:t>
      </w:r>
      <w:r w:rsidR="009E6DB7">
        <w:rPr>
          <w:b/>
          <w:color w:val="FF0000"/>
        </w:rPr>
        <w:t xml:space="preserve">over time </w:t>
      </w:r>
      <w:r w:rsidRPr="00F75FBF">
        <w:rPr>
          <w:b/>
          <w:color w:val="FF0000"/>
        </w:rPr>
        <w:t xml:space="preserve">even as the mice gained weight.  </w:t>
      </w:r>
    </w:p>
    <w:p w14:paraId="6776E218" w14:textId="77777777" w:rsidR="00F75FBF" w:rsidRPr="00F75FBF" w:rsidRDefault="00F75FBF" w:rsidP="00F75FBF">
      <w:pPr>
        <w:rPr>
          <w:b/>
        </w:rPr>
      </w:pP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587850D7" w:rsidR="003A791C" w:rsidRDefault="003A791C" w:rsidP="003A791C">
      <w:pPr>
        <w:rPr>
          <w:b/>
        </w:rPr>
      </w:pPr>
      <w:r>
        <w:rPr>
          <w:b/>
        </w:rPr>
        <w:t>This has been fixed, we thank the reviewer for noticing this error</w:t>
      </w:r>
      <w:r w:rsidR="005A7923">
        <w:rPr>
          <w:b/>
        </w:rPr>
        <w:t>.</w:t>
      </w:r>
    </w:p>
    <w:p w14:paraId="7857254F" w14:textId="3845CF87" w:rsidR="005A7923" w:rsidRPr="003A791C" w:rsidRDefault="005A7923" w:rsidP="003A791C">
      <w:pPr>
        <w:rPr>
          <w:b/>
        </w:rPr>
      </w:pPr>
    </w:p>
    <w:p w14:paraId="0EC2112C" w14:textId="77777777" w:rsidR="005A7923" w:rsidRDefault="00FC2429" w:rsidP="00FC2429">
      <w:pPr>
        <w:pStyle w:val="ListParagraph"/>
        <w:numPr>
          <w:ilvl w:val="0"/>
          <w:numId w:val="2"/>
        </w:numPr>
      </w:pPr>
      <w:r>
        <w:t xml:space="preserve">Figures 2 is not significant and could be removed. </w:t>
      </w:r>
    </w:p>
    <w:p w14:paraId="59AE9BC3" w14:textId="77777777" w:rsidR="00ED7494" w:rsidRDefault="00ED7494" w:rsidP="00ED7494"/>
    <w:p w14:paraId="1A790CFB" w14:textId="44644ECC" w:rsidR="00ED7494" w:rsidRPr="00ED7494" w:rsidRDefault="00ED7494" w:rsidP="00ED7494">
      <w:pPr>
        <w:rPr>
          <w:b/>
        </w:rPr>
      </w:pPr>
      <w:r>
        <w:rPr>
          <w:b/>
        </w:rPr>
        <w:t xml:space="preserve">Figure 2 (now Figure 1) is important even though there were no significant differences detected.  Of course, the absence of proof is not proof of an absence, but these results, as well as those in Table 2 rule out some common possibilities of predictors of weight gain.  We feel it is </w:t>
      </w:r>
      <w:r w:rsidR="009E6DB7">
        <w:rPr>
          <w:b/>
        </w:rPr>
        <w:t>helpful</w:t>
      </w:r>
      <w:r>
        <w:rPr>
          <w:b/>
        </w:rPr>
        <w:t xml:space="preserve"> that these negative data are reported.</w:t>
      </w:r>
      <w:r w:rsidR="009E6DB7">
        <w:rPr>
          <w:b/>
        </w:rPr>
        <w:t xml:space="preserve">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2DEB295" w:rsidR="0065339D" w:rsidRPr="0065339D" w:rsidRDefault="0065339D" w:rsidP="00774DDD">
      <w:pPr>
        <w:ind w:left="360"/>
        <w:rPr>
          <w:b/>
          <w:color w:val="FF0000"/>
        </w:rPr>
      </w:pPr>
      <w:r w:rsidRPr="0065339D">
        <w:rPr>
          <w:b/>
          <w:color w:val="FF0000"/>
        </w:rPr>
        <w:t xml:space="preserve">Significant differences of were detected between several hormones (resistin, total ghrelin, GLP-1 and leptin) as well as fasting glucose levels between these diets.  These are consistent with previous reports of HFD induced changes relative to NCD diets for resistin and leptin </w:t>
      </w:r>
      <w:r w:rsidRPr="0065339D">
        <w:rPr>
          <w:b/>
          <w:color w:val="FF0000"/>
        </w:rPr>
        <w:fldChar w:fldCharType="begin" w:fldLock="1"/>
      </w:r>
      <w:r w:rsidR="00FF28F4">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21, 22]" }, "properties" : { "noteIndex" : 0 }, "schema" : "https://github.com/citation-style-language/schema/raw/master/csl-citation.json" }</w:instrText>
      </w:r>
      <w:r w:rsidRPr="0065339D">
        <w:rPr>
          <w:b/>
          <w:color w:val="FF0000"/>
        </w:rPr>
        <w:fldChar w:fldCharType="separate"/>
      </w:r>
      <w:r w:rsidR="00FF28F4" w:rsidRPr="00FF28F4">
        <w:rPr>
          <w:noProof/>
          <w:color w:val="FF0000"/>
        </w:rPr>
        <w:t>[21, 22]</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450E6BFC" w14:textId="77777777" w:rsidR="00AB000C" w:rsidRDefault="00AB000C" w:rsidP="0065339D">
      <w:pPr>
        <w:pStyle w:val="Heading2"/>
      </w:pPr>
    </w:p>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5BCFCEE8" w:rsidR="00F2593F" w:rsidRPr="00F2593F" w:rsidRDefault="00F2593F" w:rsidP="00FC2429">
      <w:pPr>
        <w:rPr>
          <w:b/>
        </w:rPr>
      </w:pPr>
      <w:r>
        <w:rPr>
          <w:b/>
        </w:rPr>
        <w:t xml:space="preserve">Although, it was not specified which </w:t>
      </w:r>
      <w:r w:rsidR="00C0523D">
        <w:rPr>
          <w:b/>
        </w:rPr>
        <w:t>data</w:t>
      </w:r>
      <w:r>
        <w:rPr>
          <w:b/>
        </w:rPr>
        <w:t xml:space="preserve"> are </w:t>
      </w:r>
      <w:r w:rsidR="00C0523D">
        <w:rPr>
          <w:b/>
        </w:rPr>
        <w:t>problematic</w:t>
      </w:r>
      <w:r>
        <w:rPr>
          <w:b/>
        </w:rPr>
        <w:t xml:space="preserve">, we believe that these very likely overlap with some of the comments and clarifications suggested by reviewer #1.  This is especially true for reviewer 1’s comments 1, </w:t>
      </w:r>
      <w:r w:rsidR="009E6DB7">
        <w:rPr>
          <w:b/>
        </w:rPr>
        <w:t>7, 8 and 12</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biorxiv already. </w:t>
      </w:r>
      <w:hyperlink r:id="rId14"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6A1C63CC" w:rsidR="0045263D" w:rsidRPr="0082040F" w:rsidRDefault="00EA33F9" w:rsidP="00FC2429">
      <w:pPr>
        <w:rPr>
          <w:b/>
        </w:rPr>
      </w:pPr>
      <w:r w:rsidRPr="0082040F">
        <w:rPr>
          <w:b/>
        </w:rPr>
        <w:t>With respect to the previous publication issue</w:t>
      </w:r>
      <w:r w:rsidR="0045263D" w:rsidRPr="0082040F">
        <w:rPr>
          <w:b/>
        </w:rPr>
        <w:t xml:space="preserve">, there is a quite simple explanation.  Biorxiv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FF28F4">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23]" }, "properties" : { "noteIndex" : 0 }, "schema" : "https://github.com/citation-style-language/schema/raw/master/csl-citation.json" }</w:instrText>
      </w:r>
      <w:r w:rsidR="0045263D" w:rsidRPr="0082040F">
        <w:rPr>
          <w:b/>
        </w:rPr>
        <w:fldChar w:fldCharType="separate"/>
      </w:r>
      <w:r w:rsidR="00FF28F4" w:rsidRPr="00FF28F4">
        <w:rPr>
          <w:noProof/>
        </w:rPr>
        <w:t>[23]</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FF28F4">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24, 25]" }, "properties" : { "noteIndex" : 0 }, "schema" : "https://github.com/citation-style-language/schema/raw/master/csl-citation.json" }</w:instrText>
      </w:r>
      <w:r w:rsidR="00197D79" w:rsidRPr="00197D79">
        <w:rPr>
          <w:b/>
        </w:rPr>
        <w:fldChar w:fldCharType="separate"/>
      </w:r>
      <w:r w:rsidR="00FF28F4" w:rsidRPr="00FF28F4">
        <w:rPr>
          <w:noProof/>
        </w:rPr>
        <w:t>[24, 25]</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RoMEO database (</w:t>
      </w:r>
      <w:hyperlink r:id="rId15"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biorxiv, we tested the assumption that the pre-diet hormones and </w:t>
      </w:r>
      <w:r w:rsidR="0012536A" w:rsidRPr="00D966C7">
        <w:rPr>
          <w:b/>
        </w:rPr>
        <w:t xml:space="preserve">body weight gain (both absolute and percent) fit a normal distribution.  We did this via a Shapiro-Wilk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411ECEC7" w:rsidR="00594BC2" w:rsidRDefault="004810A3" w:rsidP="00594BC2">
      <w:pPr>
        <w:rPr>
          <w:b/>
          <w:color w:val="FF0000"/>
        </w:rPr>
      </w:pPr>
      <w:r w:rsidRPr="004810A3">
        <w:rPr>
          <w:b/>
          <w:color w:val="FF0000"/>
        </w:rPr>
        <w:t>Correlations we</w:t>
      </w:r>
      <w:r w:rsidR="009E6DB7">
        <w:rPr>
          <w:b/>
          <w:color w:val="FF0000"/>
        </w:rPr>
        <w:t>re determined using Spearman’s R</w:t>
      </w:r>
      <w:r w:rsidRPr="004810A3">
        <w:rPr>
          <w:b/>
          <w:color w:val="FF0000"/>
        </w:rPr>
        <w:t xml:space="preserve">ho after testing whether the covariates were normally distributed (Shapiro-Wilk test p&lt;0.05).  </w:t>
      </w:r>
    </w:p>
    <w:p w14:paraId="49990D25" w14:textId="77777777" w:rsidR="00AA62A6" w:rsidRDefault="00AA62A6" w:rsidP="00594BC2">
      <w:pPr>
        <w:rPr>
          <w:b/>
          <w:color w:val="FF0000"/>
        </w:rPr>
      </w:pPr>
    </w:p>
    <w:p w14:paraId="0F9A1D3C" w14:textId="390E1951" w:rsidR="00AA62A6" w:rsidRPr="00AA62A6" w:rsidRDefault="00AA62A6" w:rsidP="00AA62A6">
      <w:pPr>
        <w:pStyle w:val="ListParagraph"/>
        <w:numPr>
          <w:ilvl w:val="0"/>
          <w:numId w:val="3"/>
        </w:numPr>
        <w:rPr>
          <w:b/>
        </w:rPr>
      </w:pPr>
      <w:r w:rsidRPr="00AA62A6">
        <w:rPr>
          <w:b/>
        </w:rPr>
        <w:t>Another colleague pointed out that we observe the negative correlation between fasting responses and weight gain for both diets, indicating that this is potentially an epiphenomena rather than a diet-specific effect.  We brought up this point in the discussion:</w:t>
      </w:r>
    </w:p>
    <w:p w14:paraId="5B893048" w14:textId="77777777" w:rsidR="00AA62A6" w:rsidRDefault="00AA62A6" w:rsidP="00AA62A6"/>
    <w:p w14:paraId="468D745F" w14:textId="17B6723B" w:rsidR="00AA62A6" w:rsidRDefault="00AA62A6" w:rsidP="00AA62A6">
      <w:pPr>
        <w:rPr>
          <w:b/>
          <w:color w:val="FF0000"/>
        </w:rPr>
      </w:pPr>
      <w:r w:rsidRPr="00AA62A6">
        <w:rPr>
          <w:b/>
          <w:color w:val="FF0000"/>
        </w:rPr>
        <w:t xml:space="preserve">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w:t>
      </w:r>
      <w:r w:rsidR="009E6DB7">
        <w:rPr>
          <w:b/>
          <w:color w:val="FF0000"/>
        </w:rPr>
        <w:t>and</w:t>
      </w:r>
      <w:r w:rsidRPr="00AA62A6">
        <w:rPr>
          <w:b/>
          <w:color w:val="FF0000"/>
        </w:rPr>
        <w:t xml:space="preserve"> that this effect may be exacerbated by HFD.</w:t>
      </w:r>
    </w:p>
    <w:p w14:paraId="735A786F" w14:textId="77777777" w:rsidR="009E6DB7" w:rsidRDefault="009E6DB7" w:rsidP="00AA62A6">
      <w:pPr>
        <w:rPr>
          <w:b/>
          <w:color w:val="FF0000"/>
        </w:rPr>
      </w:pPr>
    </w:p>
    <w:p w14:paraId="6C20EF69" w14:textId="3CA43EC9" w:rsidR="00AA62A6" w:rsidRPr="00E84CD6" w:rsidRDefault="00E84CD6" w:rsidP="00AA62A6">
      <w:pPr>
        <w:pStyle w:val="ListParagraph"/>
        <w:numPr>
          <w:ilvl w:val="0"/>
          <w:numId w:val="3"/>
        </w:numPr>
        <w:rPr>
          <w:b/>
        </w:rPr>
      </w:pPr>
      <w:r w:rsidRPr="00E84CD6">
        <w:rPr>
          <w:b/>
        </w:rPr>
        <w:t xml:space="preserve">Another comment was that there was </w:t>
      </w:r>
      <w:r w:rsidR="00F048AE">
        <w:rPr>
          <w:b/>
        </w:rPr>
        <w:t>two</w:t>
      </w:r>
      <w:r w:rsidRPr="00E84CD6">
        <w:rPr>
          <w:b/>
        </w:rPr>
        <w:t xml:space="preserve"> recent paper</w:t>
      </w:r>
      <w:r w:rsidR="00F048AE">
        <w:rPr>
          <w:b/>
        </w:rPr>
        <w:t>s</w:t>
      </w:r>
      <w:r w:rsidRPr="00E84CD6">
        <w:rPr>
          <w:b/>
        </w:rPr>
        <w:t xml:space="preserve"> discussed the influence of pre-diet fat mass on weight gain in mice </w:t>
      </w:r>
      <w:r w:rsidRPr="00E84CD6">
        <w:rPr>
          <w:b/>
        </w:rPr>
        <w:fldChar w:fldCharType="begin" w:fldLock="1"/>
      </w:r>
      <w:r w:rsidR="00FF28F4">
        <w:rPr>
          <w:b/>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26, 27]" }, "properties" : { "noteIndex" : 0 }, "schema" : "https://github.com/citation-style-language/schema/raw/master/csl-citation.json" }</w:instrText>
      </w:r>
      <w:r w:rsidRPr="00E84CD6">
        <w:rPr>
          <w:b/>
        </w:rPr>
        <w:fldChar w:fldCharType="separate"/>
      </w:r>
      <w:r w:rsidR="00FF28F4" w:rsidRPr="00FF28F4">
        <w:rPr>
          <w:noProof/>
        </w:rPr>
        <w:t>[26, 27]</w:t>
      </w:r>
      <w:r w:rsidRPr="00E84CD6">
        <w:rPr>
          <w:b/>
        </w:rPr>
        <w:fldChar w:fldCharType="end"/>
      </w:r>
      <w:r w:rsidRPr="00E84CD6">
        <w:rPr>
          <w:b/>
        </w:rPr>
        <w:t>.  We had overlooked this study previously and have included its findings in our discussion section:</w:t>
      </w:r>
    </w:p>
    <w:p w14:paraId="1176C9E8" w14:textId="77777777" w:rsidR="00E84CD6" w:rsidRPr="00E84CD6" w:rsidRDefault="00E84CD6" w:rsidP="00E84CD6">
      <w:pPr>
        <w:pStyle w:val="ListParagraph"/>
        <w:rPr>
          <w:b/>
        </w:rPr>
      </w:pPr>
    </w:p>
    <w:p w14:paraId="1D264F1C" w14:textId="7C9F5061" w:rsidR="00E84CD6" w:rsidRPr="00E84CD6" w:rsidRDefault="00E84CD6" w:rsidP="00E84CD6">
      <w:pPr>
        <w:rPr>
          <w:b/>
          <w:color w:val="FF0000"/>
        </w:rPr>
      </w:pPr>
      <w:r w:rsidRPr="00E84CD6">
        <w:rPr>
          <w:b/>
          <w:color w:val="FF0000"/>
        </w:rPr>
        <w:t xml:space="preserve">The negative relationship between fasting responses and weight gain is similar in magnitude to the positive relationship between absolute fat mass on HFD-induced weight gain in mice </w:t>
      </w:r>
      <w:r w:rsidRPr="00E84CD6">
        <w:rPr>
          <w:b/>
          <w:color w:val="FF0000"/>
        </w:rPr>
        <w:fldChar w:fldCharType="begin" w:fldLock="1"/>
      </w:r>
      <w:r w:rsidR="00FF28F4">
        <w:rPr>
          <w:b/>
          <w:color w:val="FF0000"/>
        </w:rPr>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26, 27]" }, "properties" : { "noteIndex" : 0 }, "schema" : "https://github.com/citation-style-language/schema/raw/master/csl-citation.json" }</w:instrText>
      </w:r>
      <w:r w:rsidRPr="00E84CD6">
        <w:rPr>
          <w:b/>
          <w:color w:val="FF0000"/>
        </w:rPr>
        <w:fldChar w:fldCharType="separate"/>
      </w:r>
      <w:r w:rsidR="00FF28F4" w:rsidRPr="00FF28F4">
        <w:rPr>
          <w:noProof/>
          <w:color w:val="FF0000"/>
        </w:rPr>
        <w:t>[26, 27]</w:t>
      </w:r>
      <w:r w:rsidRPr="00E84CD6">
        <w:rPr>
          <w:b/>
          <w:color w:val="FF0000"/>
        </w:rPr>
        <w:fldChar w:fldCharType="end"/>
      </w:r>
      <w:r w:rsidRPr="00E84CD6">
        <w:rPr>
          <w:b/>
          <w:color w:val="FF0000"/>
        </w:rPr>
        <w:t>. It is possible that young mice that have larger fat stores are able to lose more weight in response to fasting than lean mice and that fasting responses and fat mass levels are related</w:t>
      </w:r>
      <w:r w:rsidR="008F5852">
        <w:rPr>
          <w:b/>
          <w:color w:val="FF0000"/>
        </w:rPr>
        <w:t>.  Understanding the relationship between fat mass, fasting responses and predisposition to weight gain will be the focus of future studies.</w:t>
      </w:r>
    </w:p>
    <w:p w14:paraId="46865EC6" w14:textId="77777777" w:rsidR="00E84CD6" w:rsidRDefault="00E84CD6" w:rsidP="00E84CD6"/>
    <w:p w14:paraId="7CA4823B" w14:textId="4E25081F" w:rsidR="00594BC2" w:rsidRDefault="00594BC2" w:rsidP="0065339D">
      <w:pPr>
        <w:pStyle w:val="Heading2"/>
      </w:pPr>
      <w:r>
        <w:t>References</w:t>
      </w:r>
    </w:p>
    <w:p w14:paraId="72838ECA" w14:textId="07108AF7" w:rsidR="00FF28F4" w:rsidRPr="00FF28F4" w:rsidRDefault="00594BC2">
      <w:pPr>
        <w:pStyle w:val="NormalWeb"/>
        <w:ind w:left="640" w:hanging="640"/>
        <w:divId w:val="77989807"/>
        <w:rPr>
          <w:rFonts w:ascii="Cambria" w:hAnsi="Cambria"/>
          <w:noProof/>
          <w:sz w:val="24"/>
        </w:rPr>
      </w:pPr>
      <w:r>
        <w:fldChar w:fldCharType="begin" w:fldLock="1"/>
      </w:r>
      <w:r>
        <w:instrText xml:space="preserve">ADDIN Mendeley Bibliography CSL_BIBLIOGRAPHY </w:instrText>
      </w:r>
      <w:r>
        <w:fldChar w:fldCharType="separate"/>
      </w:r>
      <w:r w:rsidR="00FF28F4" w:rsidRPr="00FF28F4">
        <w:rPr>
          <w:rFonts w:ascii="Cambria" w:hAnsi="Cambria"/>
          <w:noProof/>
          <w:sz w:val="24"/>
        </w:rPr>
        <w:t>1.</w:t>
      </w:r>
      <w:r w:rsidR="00FF28F4" w:rsidRPr="00FF28F4">
        <w:rPr>
          <w:rFonts w:ascii="Cambria" w:hAnsi="Cambria"/>
          <w:noProof/>
          <w:sz w:val="24"/>
        </w:rPr>
        <w:tab/>
        <w:t xml:space="preserve">Levin, B. E., and Keesey, R. E. (1998). Defense of differing body weight set points in diet-induced obese and resistant rats. Am. J. Physiol. </w:t>
      </w:r>
      <w:r w:rsidR="00FF28F4" w:rsidRPr="00FF28F4">
        <w:rPr>
          <w:rFonts w:ascii="Cambria" w:hAnsi="Cambria"/>
          <w:i/>
          <w:iCs/>
          <w:noProof/>
          <w:sz w:val="24"/>
        </w:rPr>
        <w:t>274</w:t>
      </w:r>
      <w:r w:rsidR="00FF28F4" w:rsidRPr="00FF28F4">
        <w:rPr>
          <w:rFonts w:ascii="Cambria" w:hAnsi="Cambria"/>
          <w:noProof/>
          <w:sz w:val="24"/>
        </w:rPr>
        <w:t>, R412–9.</w:t>
      </w:r>
    </w:p>
    <w:p w14:paraId="3C09BEF7"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w:t>
      </w:r>
      <w:r w:rsidRPr="00FF28F4">
        <w:rPr>
          <w:rFonts w:ascii="Cambria" w:hAnsi="Cambria"/>
          <w:noProof/>
          <w:sz w:val="24"/>
        </w:rPr>
        <w:tab/>
        <w:t xml:space="preserve">Levin, B. E., and Dunn-Meynell, a a (2000). Defense of body weight against chronic caloric restriction in obesity-prone and -resistant rats. Am. J. Physiol. Regul. Integr. Comp. Physiol. </w:t>
      </w:r>
      <w:r w:rsidRPr="00FF28F4">
        <w:rPr>
          <w:rFonts w:ascii="Cambria" w:hAnsi="Cambria"/>
          <w:i/>
          <w:iCs/>
          <w:noProof/>
          <w:sz w:val="24"/>
        </w:rPr>
        <w:t>278</w:t>
      </w:r>
      <w:r w:rsidRPr="00FF28F4">
        <w:rPr>
          <w:rFonts w:ascii="Cambria" w:hAnsi="Cambria"/>
          <w:noProof/>
          <w:sz w:val="24"/>
        </w:rPr>
        <w:t>, R231–7.</w:t>
      </w:r>
    </w:p>
    <w:p w14:paraId="5CEFCCA4"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3.</w:t>
      </w:r>
      <w:r w:rsidRPr="00FF28F4">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FF28F4">
        <w:rPr>
          <w:rFonts w:ascii="Cambria" w:hAnsi="Cambria"/>
          <w:i/>
          <w:iCs/>
          <w:noProof/>
          <w:sz w:val="24"/>
        </w:rPr>
        <w:t>81</w:t>
      </w:r>
      <w:r w:rsidRPr="00FF28F4">
        <w:rPr>
          <w:rFonts w:ascii="Cambria" w:hAnsi="Cambria"/>
          <w:noProof/>
          <w:sz w:val="24"/>
        </w:rPr>
        <w:t>, 968–975.</w:t>
      </w:r>
    </w:p>
    <w:p w14:paraId="768A9148"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4.</w:t>
      </w:r>
      <w:r w:rsidRPr="00FF28F4">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FF28F4">
        <w:rPr>
          <w:rFonts w:ascii="Cambria" w:hAnsi="Cambria"/>
          <w:i/>
          <w:iCs/>
          <w:noProof/>
          <w:sz w:val="24"/>
        </w:rPr>
        <w:t>148</w:t>
      </w:r>
      <w:r w:rsidRPr="00FF28F4">
        <w:rPr>
          <w:rFonts w:ascii="Cambria" w:hAnsi="Cambria"/>
          <w:noProof/>
          <w:sz w:val="24"/>
        </w:rPr>
        <w:t>, 300–9.</w:t>
      </w:r>
    </w:p>
    <w:p w14:paraId="3CF471F7"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5.</w:t>
      </w:r>
      <w:r w:rsidRPr="00FF28F4">
        <w:rPr>
          <w:rFonts w:ascii="Cambria" w:hAnsi="Cambria"/>
          <w:noProof/>
          <w:sz w:val="24"/>
        </w:rPr>
        <w:tab/>
        <w:t>Lu, B., Bridges, D., Yang, Y., Fisher, K., Cheng, A., Chang, L., Meng, Z., Lin, J., Downes, M., Yu, R. T., et al. (2014). Metabolic Crosstalk: molecular links between glycogen and lipid metabolism in obesity. Diabetes, 1–49.</w:t>
      </w:r>
    </w:p>
    <w:p w14:paraId="08C4DF7C"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6.</w:t>
      </w:r>
      <w:r w:rsidRPr="00FF28F4">
        <w:rPr>
          <w:rFonts w:ascii="Cambria" w:hAnsi="Cambria"/>
          <w:noProof/>
          <w:sz w:val="24"/>
        </w:rPr>
        <w:tab/>
        <w:t xml:space="preserve">Hajri, T., Han, X. X., Bonen, A., and Abumrad, N. A. (2002). Defective fatty acid uptake modulates insulin responsiveness and metabolic responses to diet in CD36-null mice. </w:t>
      </w:r>
      <w:r w:rsidRPr="00FF28F4">
        <w:rPr>
          <w:rFonts w:ascii="Cambria" w:hAnsi="Cambria"/>
          <w:i/>
          <w:iCs/>
          <w:noProof/>
          <w:sz w:val="24"/>
        </w:rPr>
        <w:t>109</w:t>
      </w:r>
      <w:r w:rsidRPr="00FF28F4">
        <w:rPr>
          <w:rFonts w:ascii="Cambria" w:hAnsi="Cambria"/>
          <w:noProof/>
          <w:sz w:val="24"/>
        </w:rPr>
        <w:t>.</w:t>
      </w:r>
    </w:p>
    <w:p w14:paraId="03BE47DB"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7.</w:t>
      </w:r>
      <w:r w:rsidRPr="00FF28F4">
        <w:rPr>
          <w:rFonts w:ascii="Cambria" w:hAnsi="Cambria"/>
          <w:noProof/>
          <w:sz w:val="24"/>
        </w:rPr>
        <w:tab/>
        <w:t>Lamming, D. W., Ye, L., Astle, C. M., Baur, J. A., Sabatini, D. M., and Harrison, D. E. (2013). Young and old genetically heterogeneous HET3 mice on a rapamycin diet are glucose intolerant but insulin sensitive. Aging Cell.</w:t>
      </w:r>
    </w:p>
    <w:p w14:paraId="35D74BB0"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8.</w:t>
      </w:r>
      <w:r w:rsidRPr="00FF28F4">
        <w:rPr>
          <w:rFonts w:ascii="Cambria" w:hAnsi="Cambria"/>
          <w:noProof/>
          <w:sz w:val="24"/>
        </w:rPr>
        <w:tab/>
        <w:t xml:space="preserve">Neff, F., Flores-Dominguez, D., Ryan, D. P., Horsch, M., Schröder, S., Adler, T., Afonso, L. C., Aguilar-Pimentel, J. A., Becker, L., Garrett, L., et al. (2013). Rapamycin extends murine lifespan but has limited effects on aging. J. Clin. Invest. </w:t>
      </w:r>
      <w:r w:rsidRPr="00FF28F4">
        <w:rPr>
          <w:rFonts w:ascii="Cambria" w:hAnsi="Cambria"/>
          <w:i/>
          <w:iCs/>
          <w:noProof/>
          <w:sz w:val="24"/>
        </w:rPr>
        <w:t>123</w:t>
      </w:r>
      <w:r w:rsidRPr="00FF28F4">
        <w:rPr>
          <w:rFonts w:ascii="Cambria" w:hAnsi="Cambria"/>
          <w:noProof/>
          <w:sz w:val="24"/>
        </w:rPr>
        <w:t>, 3272–91.</w:t>
      </w:r>
    </w:p>
    <w:p w14:paraId="1F7F8272"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9.</w:t>
      </w:r>
      <w:r w:rsidRPr="00FF28F4">
        <w:rPr>
          <w:rFonts w:ascii="Cambria" w:hAnsi="Cambria"/>
          <w:noProof/>
          <w:sz w:val="24"/>
        </w:rPr>
        <w:tab/>
        <w:t xml:space="preserve">Harno, E., Cottrell, E. C., Keevil, B. G., DeSchoolmeester, J., Bohlooly-Y, M., Andersén, H., Turnbull, A. V, Leighton, B., and White, A. (2013). 11-Dehydrocorticosterone causes metabolic syndrome, which is prevented when 11β-HSD1 is knocked out in livers of male mice. Endocrinology </w:t>
      </w:r>
      <w:r w:rsidRPr="00FF28F4">
        <w:rPr>
          <w:rFonts w:ascii="Cambria" w:hAnsi="Cambria"/>
          <w:i/>
          <w:iCs/>
          <w:noProof/>
          <w:sz w:val="24"/>
        </w:rPr>
        <w:t>154</w:t>
      </w:r>
      <w:r w:rsidRPr="00FF28F4">
        <w:rPr>
          <w:rFonts w:ascii="Cambria" w:hAnsi="Cambria"/>
          <w:noProof/>
          <w:sz w:val="24"/>
        </w:rPr>
        <w:t>, 3599–609.</w:t>
      </w:r>
    </w:p>
    <w:p w14:paraId="79BC0B47"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0.</w:t>
      </w:r>
      <w:r w:rsidRPr="00FF28F4">
        <w:rPr>
          <w:rFonts w:ascii="Cambria" w:hAnsi="Cambria"/>
          <w:noProof/>
          <w:sz w:val="24"/>
        </w:rPr>
        <w:tab/>
        <w:t xml:space="preserve">Lumeng, C. N., Bodzin, J. L., and Saltiel, A. R. (2007). Obesity induces a phenotypic switch in adipose tissue macrophage polarization. J. Clin. Invest. </w:t>
      </w:r>
      <w:r w:rsidRPr="00FF28F4">
        <w:rPr>
          <w:rFonts w:ascii="Cambria" w:hAnsi="Cambria"/>
          <w:i/>
          <w:iCs/>
          <w:noProof/>
          <w:sz w:val="24"/>
        </w:rPr>
        <w:t>117</w:t>
      </w:r>
      <w:r w:rsidRPr="00FF28F4">
        <w:rPr>
          <w:rFonts w:ascii="Cambria" w:hAnsi="Cambria"/>
          <w:noProof/>
          <w:sz w:val="24"/>
        </w:rPr>
        <w:t>, 175–84.</w:t>
      </w:r>
    </w:p>
    <w:p w14:paraId="3E09A804"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1.</w:t>
      </w:r>
      <w:r w:rsidRPr="00FF28F4">
        <w:rPr>
          <w:rFonts w:ascii="Cambria" w:hAnsi="Cambria"/>
          <w:noProof/>
          <w:sz w:val="24"/>
        </w:rPr>
        <w:tab/>
        <w:t xml:space="preserve">Chen, M., Gavrilova, O., Zhao, W., Nguyen, A., Lorenzo, J., Shen, L., Nackers, L., Pack, S., Jou, W., and Weinstein, L. S. (2005). Increased glucose tolerance and reduced adiposity in the absence of fasting hypoglycemia in mice with liver-specific Gs alpha deficiency. J. Clin. Invest. </w:t>
      </w:r>
      <w:r w:rsidRPr="00FF28F4">
        <w:rPr>
          <w:rFonts w:ascii="Cambria" w:hAnsi="Cambria"/>
          <w:i/>
          <w:iCs/>
          <w:noProof/>
          <w:sz w:val="24"/>
        </w:rPr>
        <w:t>115</w:t>
      </w:r>
      <w:r w:rsidRPr="00FF28F4">
        <w:rPr>
          <w:rFonts w:ascii="Cambria" w:hAnsi="Cambria"/>
          <w:noProof/>
          <w:sz w:val="24"/>
        </w:rPr>
        <w:t>, 3217–27.</w:t>
      </w:r>
    </w:p>
    <w:p w14:paraId="137F79CC"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2.</w:t>
      </w:r>
      <w:r w:rsidRPr="00FF28F4">
        <w:rPr>
          <w:rFonts w:ascii="Cambria" w:hAnsi="Cambria"/>
          <w:noProof/>
          <w:sz w:val="24"/>
        </w:rPr>
        <w:tab/>
        <w:t xml:space="preserve">Hancock, A. S., Du, A., Liu, J., Miller, M., and May, C. L. (2010). Glucagon deficiency reduces hepatic glucose production and improves glucose tolerance in adult mice. Mol. Endocrinol. </w:t>
      </w:r>
      <w:r w:rsidRPr="00FF28F4">
        <w:rPr>
          <w:rFonts w:ascii="Cambria" w:hAnsi="Cambria"/>
          <w:i/>
          <w:iCs/>
          <w:noProof/>
          <w:sz w:val="24"/>
        </w:rPr>
        <w:t>24</w:t>
      </w:r>
      <w:r w:rsidRPr="00FF28F4">
        <w:rPr>
          <w:rFonts w:ascii="Cambria" w:hAnsi="Cambria"/>
          <w:noProof/>
          <w:sz w:val="24"/>
        </w:rPr>
        <w:t>, 1605–14.</w:t>
      </w:r>
    </w:p>
    <w:p w14:paraId="1C704082"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3.</w:t>
      </w:r>
      <w:r w:rsidRPr="00FF28F4">
        <w:rPr>
          <w:rFonts w:ascii="Cambria" w:hAnsi="Cambria"/>
          <w:noProof/>
          <w:sz w:val="24"/>
        </w:rPr>
        <w:tab/>
        <w:t xml:space="preserve">Holst, J. J., Orskov, C., Nielsen, O. V, and Schwartz, T. W. (1987). Truncated glucagon-like peptide I, an insulin-releasing hormone from the distal gut. FEBS Lett. </w:t>
      </w:r>
      <w:r w:rsidRPr="00FF28F4">
        <w:rPr>
          <w:rFonts w:ascii="Cambria" w:hAnsi="Cambria"/>
          <w:i/>
          <w:iCs/>
          <w:noProof/>
          <w:sz w:val="24"/>
        </w:rPr>
        <w:t>211</w:t>
      </w:r>
      <w:r w:rsidRPr="00FF28F4">
        <w:rPr>
          <w:rFonts w:ascii="Cambria" w:hAnsi="Cambria"/>
          <w:noProof/>
          <w:sz w:val="24"/>
        </w:rPr>
        <w:t>, 169–74.</w:t>
      </w:r>
    </w:p>
    <w:p w14:paraId="196773F3"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4.</w:t>
      </w:r>
      <w:r w:rsidRPr="00FF28F4">
        <w:rPr>
          <w:rFonts w:ascii="Cambria" w:hAnsi="Cambria"/>
          <w:noProof/>
          <w:sz w:val="24"/>
        </w:rPr>
        <w:tab/>
        <w:t xml:space="preserve">Kreymann, B., Ghatei, M. A., Williams, G., and Bloom, S. R. (1987). Glucagon-Like Peptide-1 7-36: A Physiological Incretin in Man. Lancet </w:t>
      </w:r>
      <w:r w:rsidRPr="00FF28F4">
        <w:rPr>
          <w:rFonts w:ascii="Cambria" w:hAnsi="Cambria"/>
          <w:i/>
          <w:iCs/>
          <w:noProof/>
          <w:sz w:val="24"/>
        </w:rPr>
        <w:t>330</w:t>
      </w:r>
      <w:r w:rsidRPr="00FF28F4">
        <w:rPr>
          <w:rFonts w:ascii="Cambria" w:hAnsi="Cambria"/>
          <w:noProof/>
          <w:sz w:val="24"/>
        </w:rPr>
        <w:t>, 1300–1304.</w:t>
      </w:r>
    </w:p>
    <w:p w14:paraId="30D7F803"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5.</w:t>
      </w:r>
      <w:r w:rsidRPr="00FF28F4">
        <w:rPr>
          <w:rFonts w:ascii="Cambria" w:hAnsi="Cambria"/>
          <w:noProof/>
          <w:sz w:val="24"/>
        </w:rPr>
        <w:tab/>
        <w:t xml:space="preserve">Tschöp, M., Weyer, C., Tataranni, P. a, Devanarayan, V., Ravussin, E., and Heiman, M. L. (2001). Circulating ghrelin levels are decreased in human obesity. Diabetes </w:t>
      </w:r>
      <w:r w:rsidRPr="00FF28F4">
        <w:rPr>
          <w:rFonts w:ascii="Cambria" w:hAnsi="Cambria"/>
          <w:i/>
          <w:iCs/>
          <w:noProof/>
          <w:sz w:val="24"/>
        </w:rPr>
        <w:t>50</w:t>
      </w:r>
      <w:r w:rsidRPr="00FF28F4">
        <w:rPr>
          <w:rFonts w:ascii="Cambria" w:hAnsi="Cambria"/>
          <w:noProof/>
          <w:sz w:val="24"/>
        </w:rPr>
        <w:t>, 707–9.</w:t>
      </w:r>
    </w:p>
    <w:p w14:paraId="6852508C"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6.</w:t>
      </w:r>
      <w:r w:rsidRPr="00FF28F4">
        <w:rPr>
          <w:rFonts w:ascii="Cambria" w:hAnsi="Cambria"/>
          <w:noProof/>
          <w:sz w:val="24"/>
        </w:rPr>
        <w:tab/>
        <w:t xml:space="preserve">Tschöp, M., Smiley, D. L., and Heiman, M. L. (2000). Ghrelin induces adiposity in rodents. Nature </w:t>
      </w:r>
      <w:r w:rsidRPr="00FF28F4">
        <w:rPr>
          <w:rFonts w:ascii="Cambria" w:hAnsi="Cambria"/>
          <w:i/>
          <w:iCs/>
          <w:noProof/>
          <w:sz w:val="24"/>
        </w:rPr>
        <w:t>407</w:t>
      </w:r>
      <w:r w:rsidRPr="00FF28F4">
        <w:rPr>
          <w:rFonts w:ascii="Cambria" w:hAnsi="Cambria"/>
          <w:noProof/>
          <w:sz w:val="24"/>
        </w:rPr>
        <w:t>, 908–13.</w:t>
      </w:r>
    </w:p>
    <w:p w14:paraId="38E8F34F"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7.</w:t>
      </w:r>
      <w:r w:rsidRPr="00FF28F4">
        <w:rPr>
          <w:rFonts w:ascii="Cambria" w:hAnsi="Cambria"/>
          <w:noProof/>
          <w:sz w:val="24"/>
        </w:rPr>
        <w:tab/>
        <w:t xml:space="preserve">Leibel, R. L., Rosenbaum, M., and Hirsch, J. (1995). Changes in energy expenditure resulting from altered body weight. N. Engl. J. Med. </w:t>
      </w:r>
      <w:r w:rsidRPr="00FF28F4">
        <w:rPr>
          <w:rFonts w:ascii="Cambria" w:hAnsi="Cambria"/>
          <w:i/>
          <w:iCs/>
          <w:noProof/>
          <w:sz w:val="24"/>
        </w:rPr>
        <w:t>332</w:t>
      </w:r>
      <w:r w:rsidRPr="00FF28F4">
        <w:rPr>
          <w:rFonts w:ascii="Cambria" w:hAnsi="Cambria"/>
          <w:noProof/>
          <w:sz w:val="24"/>
        </w:rPr>
        <w:t>, 621–8.</w:t>
      </w:r>
    </w:p>
    <w:p w14:paraId="5BCAFF7B"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8.</w:t>
      </w:r>
      <w:r w:rsidRPr="00FF28F4">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FF28F4">
        <w:rPr>
          <w:rFonts w:ascii="Cambria" w:hAnsi="Cambria"/>
          <w:i/>
          <w:iCs/>
          <w:noProof/>
          <w:sz w:val="24"/>
        </w:rPr>
        <w:t>78</w:t>
      </w:r>
      <w:r w:rsidRPr="00FF28F4">
        <w:rPr>
          <w:rFonts w:ascii="Cambria" w:hAnsi="Cambria"/>
          <w:noProof/>
          <w:sz w:val="24"/>
        </w:rPr>
        <w:t>, 1568–78.</w:t>
      </w:r>
    </w:p>
    <w:p w14:paraId="15B7ED19"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19.</w:t>
      </w:r>
      <w:r w:rsidRPr="00FF28F4">
        <w:rPr>
          <w:rFonts w:ascii="Cambria" w:hAnsi="Cambria"/>
          <w:noProof/>
          <w:sz w:val="24"/>
        </w:rPr>
        <w:tab/>
        <w:t xml:space="preserve">Griffiths, M., Payne, P. ., Rivers, J. P. ., Cox, M., and Stunkard, A. . (1990). Metabolic rate and physical development in children at risk of obesity. Lancet </w:t>
      </w:r>
      <w:r w:rsidRPr="00FF28F4">
        <w:rPr>
          <w:rFonts w:ascii="Cambria" w:hAnsi="Cambria"/>
          <w:i/>
          <w:iCs/>
          <w:noProof/>
          <w:sz w:val="24"/>
        </w:rPr>
        <w:t>336</w:t>
      </w:r>
      <w:r w:rsidRPr="00FF28F4">
        <w:rPr>
          <w:rFonts w:ascii="Cambria" w:hAnsi="Cambria"/>
          <w:noProof/>
          <w:sz w:val="24"/>
        </w:rPr>
        <w:t>, 76–78.</w:t>
      </w:r>
    </w:p>
    <w:p w14:paraId="4C0FA2A3"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0.</w:t>
      </w:r>
      <w:r w:rsidRPr="00FF28F4">
        <w:rPr>
          <w:rFonts w:ascii="Cambria" w:hAnsi="Cambria"/>
          <w:noProof/>
          <w:sz w:val="24"/>
        </w:rPr>
        <w:tab/>
        <w:t xml:space="preserve">Roberts, S. B., Savage, J., Coward, W. A., Chew, B., and Lucas, A. (1988). Energy expenditure and intake in infants born to lean and overweight mothers. N. Engl. J. Med. </w:t>
      </w:r>
      <w:r w:rsidRPr="00FF28F4">
        <w:rPr>
          <w:rFonts w:ascii="Cambria" w:hAnsi="Cambria"/>
          <w:i/>
          <w:iCs/>
          <w:noProof/>
          <w:sz w:val="24"/>
        </w:rPr>
        <w:t>318</w:t>
      </w:r>
      <w:r w:rsidRPr="00FF28F4">
        <w:rPr>
          <w:rFonts w:ascii="Cambria" w:hAnsi="Cambria"/>
          <w:noProof/>
          <w:sz w:val="24"/>
        </w:rPr>
        <w:t>, 461–6.</w:t>
      </w:r>
    </w:p>
    <w:p w14:paraId="0EDF16CB"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1.</w:t>
      </w:r>
      <w:r w:rsidRPr="00FF28F4">
        <w:rPr>
          <w:rFonts w:ascii="Cambria" w:hAnsi="Cambria"/>
          <w:noProof/>
          <w:sz w:val="24"/>
        </w:rPr>
        <w:tab/>
        <w:t xml:space="preserve">Steppan, C. M., Bailey, S. T., Bhat, S., Brown, E. J., Banerjee, R. R., Wright, C. M., Patel, H. R., Ahima, R. S., and Lazar, M. a (2001). The hormone resistin links obesity to diabetes. Nature </w:t>
      </w:r>
      <w:r w:rsidRPr="00FF28F4">
        <w:rPr>
          <w:rFonts w:ascii="Cambria" w:hAnsi="Cambria"/>
          <w:i/>
          <w:iCs/>
          <w:noProof/>
          <w:sz w:val="24"/>
        </w:rPr>
        <w:t>409</w:t>
      </w:r>
      <w:r w:rsidRPr="00FF28F4">
        <w:rPr>
          <w:rFonts w:ascii="Cambria" w:hAnsi="Cambria"/>
          <w:noProof/>
          <w:sz w:val="24"/>
        </w:rPr>
        <w:t>, 307–12.</w:t>
      </w:r>
    </w:p>
    <w:p w14:paraId="1F7A197A"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2.</w:t>
      </w:r>
      <w:r w:rsidRPr="00FF28F4">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FF28F4">
        <w:rPr>
          <w:rFonts w:ascii="Cambria" w:hAnsi="Cambria"/>
          <w:i/>
          <w:iCs/>
          <w:noProof/>
          <w:sz w:val="24"/>
        </w:rPr>
        <w:t>1</w:t>
      </w:r>
      <w:r w:rsidRPr="00FF28F4">
        <w:rPr>
          <w:rFonts w:ascii="Cambria" w:hAnsi="Cambria"/>
          <w:noProof/>
          <w:sz w:val="24"/>
        </w:rPr>
        <w:t>, 1311–4.</w:t>
      </w:r>
    </w:p>
    <w:p w14:paraId="2A302BD9"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3.</w:t>
      </w:r>
      <w:r w:rsidRPr="00FF28F4">
        <w:rPr>
          <w:rFonts w:ascii="Cambria" w:hAnsi="Cambria"/>
          <w:noProof/>
          <w:sz w:val="24"/>
        </w:rPr>
        <w:tab/>
        <w:t xml:space="preserve">Desjardins-Proulx, P., White, E. P., Adamson, J. J., Ram, K., Poisot, T., and Gravel, D. (2013). The case for open preprints in biology. PLoS Biol. </w:t>
      </w:r>
      <w:r w:rsidRPr="00FF28F4">
        <w:rPr>
          <w:rFonts w:ascii="Cambria" w:hAnsi="Cambria"/>
          <w:i/>
          <w:iCs/>
          <w:noProof/>
          <w:sz w:val="24"/>
        </w:rPr>
        <w:t>11</w:t>
      </w:r>
      <w:r w:rsidRPr="00FF28F4">
        <w:rPr>
          <w:rFonts w:ascii="Cambria" w:hAnsi="Cambria"/>
          <w:noProof/>
          <w:sz w:val="24"/>
        </w:rPr>
        <w:t>, e1001563.</w:t>
      </w:r>
    </w:p>
    <w:p w14:paraId="150EE519"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4.</w:t>
      </w:r>
      <w:r w:rsidRPr="00FF28F4">
        <w:rPr>
          <w:rFonts w:ascii="Cambria" w:hAnsi="Cambria"/>
          <w:noProof/>
          <w:sz w:val="24"/>
        </w:rPr>
        <w:tab/>
        <w:t xml:space="preserve">Kuntz, S. G., and Eisen, M. B. (2014). Drosophila embryogenesis scales uniformly across temperature in developmentally diverse species. PLoS Genet. </w:t>
      </w:r>
      <w:r w:rsidRPr="00FF28F4">
        <w:rPr>
          <w:rFonts w:ascii="Cambria" w:hAnsi="Cambria"/>
          <w:i/>
          <w:iCs/>
          <w:noProof/>
          <w:sz w:val="24"/>
        </w:rPr>
        <w:t>10</w:t>
      </w:r>
      <w:r w:rsidRPr="00FF28F4">
        <w:rPr>
          <w:rFonts w:ascii="Cambria" w:hAnsi="Cambria"/>
          <w:noProof/>
          <w:sz w:val="24"/>
        </w:rPr>
        <w:t>, e1004293.</w:t>
      </w:r>
    </w:p>
    <w:p w14:paraId="7777AB92"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5.</w:t>
      </w:r>
      <w:r w:rsidRPr="00FF28F4">
        <w:rPr>
          <w:rFonts w:ascii="Cambria" w:hAnsi="Cambria"/>
          <w:noProof/>
          <w:sz w:val="24"/>
        </w:rPr>
        <w:tab/>
        <w:t xml:space="preserve">Bloom, J. S., Ehrenreich, I. M., Loo, W. T., Lite, T.-L. V., and Kruglyak, L. (2013). Finding the sources of missing heritability in a yeast cross. Nature </w:t>
      </w:r>
      <w:r w:rsidRPr="00FF28F4">
        <w:rPr>
          <w:rFonts w:ascii="Cambria" w:hAnsi="Cambria"/>
          <w:i/>
          <w:iCs/>
          <w:noProof/>
          <w:sz w:val="24"/>
        </w:rPr>
        <w:t>494</w:t>
      </w:r>
      <w:r w:rsidRPr="00FF28F4">
        <w:rPr>
          <w:rFonts w:ascii="Cambria" w:hAnsi="Cambria"/>
          <w:noProof/>
          <w:sz w:val="24"/>
        </w:rPr>
        <w:t>, 234–7.</w:t>
      </w:r>
    </w:p>
    <w:p w14:paraId="44FE08C9"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6.</w:t>
      </w:r>
      <w:r w:rsidRPr="00FF28F4">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FF28F4">
        <w:rPr>
          <w:rFonts w:ascii="Cambria" w:hAnsi="Cambria"/>
          <w:i/>
          <w:iCs/>
          <w:noProof/>
          <w:sz w:val="24"/>
        </w:rPr>
        <w:t>20</w:t>
      </w:r>
      <w:r w:rsidRPr="00FF28F4">
        <w:rPr>
          <w:rFonts w:ascii="Cambria" w:hAnsi="Cambria"/>
          <w:noProof/>
          <w:sz w:val="24"/>
        </w:rPr>
        <w:t>, 1179–88.</w:t>
      </w:r>
    </w:p>
    <w:p w14:paraId="60A3CD86" w14:textId="77777777" w:rsidR="00FF28F4" w:rsidRPr="00FF28F4" w:rsidRDefault="00FF28F4">
      <w:pPr>
        <w:pStyle w:val="NormalWeb"/>
        <w:ind w:left="640" w:hanging="640"/>
        <w:divId w:val="77989807"/>
        <w:rPr>
          <w:rFonts w:ascii="Cambria" w:hAnsi="Cambria"/>
          <w:noProof/>
          <w:sz w:val="24"/>
        </w:rPr>
      </w:pPr>
      <w:r w:rsidRPr="00FF28F4">
        <w:rPr>
          <w:rFonts w:ascii="Cambria" w:hAnsi="Cambria"/>
          <w:noProof/>
          <w:sz w:val="24"/>
        </w:rPr>
        <w:t>27.</w:t>
      </w:r>
      <w:r w:rsidRPr="00FF28F4">
        <w:rPr>
          <w:rFonts w:ascii="Cambria" w:hAnsi="Cambria"/>
          <w:noProof/>
          <w:sz w:val="24"/>
        </w:rPr>
        <w:tab/>
        <w:t xml:space="preserve">Yang, Y., Smith, D. L., Keating, K. D., Allison, D. B., and Nagy, T. R. (2014). Variations in body weight, food intake, and body composition after long-term high-fat diet feeding in C57BL/6J mice. Obesity (Silver Spring). </w:t>
      </w:r>
      <w:r w:rsidRPr="00FF28F4">
        <w:rPr>
          <w:rFonts w:ascii="Cambria" w:hAnsi="Cambria"/>
          <w:i/>
          <w:iCs/>
          <w:noProof/>
          <w:sz w:val="24"/>
        </w:rPr>
        <w:t>00</w:t>
      </w:r>
      <w:r w:rsidRPr="00FF28F4">
        <w:rPr>
          <w:rFonts w:ascii="Cambria" w:hAnsi="Cambria"/>
          <w:noProof/>
          <w:sz w:val="24"/>
        </w:rPr>
        <w:t xml:space="preserve">, 1–9. </w:t>
      </w:r>
    </w:p>
    <w:p w14:paraId="725C333A" w14:textId="501D6FD8" w:rsidR="00594BC2" w:rsidRPr="007B01D8" w:rsidRDefault="00594BC2" w:rsidP="00FF28F4">
      <w:pPr>
        <w:pStyle w:val="NormalWeb"/>
        <w:ind w:left="640" w:hanging="640"/>
        <w:divId w:val="1677801120"/>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984E5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74264"/>
    <w:rsid w:val="000867BA"/>
    <w:rsid w:val="000973AD"/>
    <w:rsid w:val="000C4AA9"/>
    <w:rsid w:val="0012536A"/>
    <w:rsid w:val="001502D6"/>
    <w:rsid w:val="00165DF7"/>
    <w:rsid w:val="001701BF"/>
    <w:rsid w:val="00197D79"/>
    <w:rsid w:val="002149EC"/>
    <w:rsid w:val="00224DF8"/>
    <w:rsid w:val="00257D04"/>
    <w:rsid w:val="002E751F"/>
    <w:rsid w:val="003049AB"/>
    <w:rsid w:val="00346627"/>
    <w:rsid w:val="00380CA4"/>
    <w:rsid w:val="003A5DDA"/>
    <w:rsid w:val="003A791C"/>
    <w:rsid w:val="0045263D"/>
    <w:rsid w:val="00480F77"/>
    <w:rsid w:val="004810A3"/>
    <w:rsid w:val="004B4ED6"/>
    <w:rsid w:val="004C309B"/>
    <w:rsid w:val="004C4E28"/>
    <w:rsid w:val="004D2EC5"/>
    <w:rsid w:val="004E2286"/>
    <w:rsid w:val="00501B5F"/>
    <w:rsid w:val="00552AC8"/>
    <w:rsid w:val="005741FE"/>
    <w:rsid w:val="00594BC2"/>
    <w:rsid w:val="005A7923"/>
    <w:rsid w:val="00617CC1"/>
    <w:rsid w:val="00617FF3"/>
    <w:rsid w:val="00631F96"/>
    <w:rsid w:val="0065214D"/>
    <w:rsid w:val="0065339D"/>
    <w:rsid w:val="00686E64"/>
    <w:rsid w:val="00687B7A"/>
    <w:rsid w:val="00695369"/>
    <w:rsid w:val="006A270D"/>
    <w:rsid w:val="006A661A"/>
    <w:rsid w:val="006C56B0"/>
    <w:rsid w:val="006E3DD3"/>
    <w:rsid w:val="006F4BDF"/>
    <w:rsid w:val="00701DE8"/>
    <w:rsid w:val="00734333"/>
    <w:rsid w:val="0074124A"/>
    <w:rsid w:val="007520EE"/>
    <w:rsid w:val="00774DDD"/>
    <w:rsid w:val="007840C4"/>
    <w:rsid w:val="007923CE"/>
    <w:rsid w:val="007B01D8"/>
    <w:rsid w:val="007E0977"/>
    <w:rsid w:val="007E171E"/>
    <w:rsid w:val="007E2A90"/>
    <w:rsid w:val="00807942"/>
    <w:rsid w:val="0082040F"/>
    <w:rsid w:val="008F5852"/>
    <w:rsid w:val="0090305D"/>
    <w:rsid w:val="00903F28"/>
    <w:rsid w:val="009109D7"/>
    <w:rsid w:val="00942102"/>
    <w:rsid w:val="00983FBA"/>
    <w:rsid w:val="009E609F"/>
    <w:rsid w:val="009E6DB7"/>
    <w:rsid w:val="00A01EEE"/>
    <w:rsid w:val="00A34EF3"/>
    <w:rsid w:val="00A86DD4"/>
    <w:rsid w:val="00A91CAE"/>
    <w:rsid w:val="00A94DF2"/>
    <w:rsid w:val="00AA4F71"/>
    <w:rsid w:val="00AA5EFD"/>
    <w:rsid w:val="00AA62A6"/>
    <w:rsid w:val="00AB000C"/>
    <w:rsid w:val="00AB1AFF"/>
    <w:rsid w:val="00AD279E"/>
    <w:rsid w:val="00AE1279"/>
    <w:rsid w:val="00AF4DB9"/>
    <w:rsid w:val="00B3527E"/>
    <w:rsid w:val="00B50A5D"/>
    <w:rsid w:val="00B775C2"/>
    <w:rsid w:val="00B843A9"/>
    <w:rsid w:val="00B879CE"/>
    <w:rsid w:val="00B910B2"/>
    <w:rsid w:val="00BB531D"/>
    <w:rsid w:val="00BD4565"/>
    <w:rsid w:val="00BD67C8"/>
    <w:rsid w:val="00C04A86"/>
    <w:rsid w:val="00C0523D"/>
    <w:rsid w:val="00C3790F"/>
    <w:rsid w:val="00C414FC"/>
    <w:rsid w:val="00C452F0"/>
    <w:rsid w:val="00C5168C"/>
    <w:rsid w:val="00C73CB5"/>
    <w:rsid w:val="00C821B5"/>
    <w:rsid w:val="00C8232A"/>
    <w:rsid w:val="00CB7625"/>
    <w:rsid w:val="00CC3827"/>
    <w:rsid w:val="00CD680E"/>
    <w:rsid w:val="00D034C3"/>
    <w:rsid w:val="00D26FE4"/>
    <w:rsid w:val="00D51751"/>
    <w:rsid w:val="00D538A4"/>
    <w:rsid w:val="00D60D3E"/>
    <w:rsid w:val="00D851E3"/>
    <w:rsid w:val="00D966C7"/>
    <w:rsid w:val="00DC038A"/>
    <w:rsid w:val="00DF19F5"/>
    <w:rsid w:val="00E10E45"/>
    <w:rsid w:val="00E1186E"/>
    <w:rsid w:val="00E270C1"/>
    <w:rsid w:val="00E31140"/>
    <w:rsid w:val="00E429CB"/>
    <w:rsid w:val="00E82DE0"/>
    <w:rsid w:val="00E84CD6"/>
    <w:rsid w:val="00EA33F9"/>
    <w:rsid w:val="00EB52D2"/>
    <w:rsid w:val="00EC716A"/>
    <w:rsid w:val="00ED0EED"/>
    <w:rsid w:val="00ED7494"/>
    <w:rsid w:val="00EF5C51"/>
    <w:rsid w:val="00F048AE"/>
    <w:rsid w:val="00F17272"/>
    <w:rsid w:val="00F2593F"/>
    <w:rsid w:val="00F75FBF"/>
    <w:rsid w:val="00F87980"/>
    <w:rsid w:val="00F93C51"/>
    <w:rsid w:val="00FC2429"/>
    <w:rsid w:val="00FD214A"/>
    <w:rsid w:val="00FF28F4"/>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 w:type="table" w:styleId="TableGrid">
    <w:name w:val="Table Grid"/>
    <w:basedOn w:val="TableNormal"/>
    <w:uiPriority w:val="59"/>
    <w:rsid w:val="009E6D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 w:type="table" w:styleId="TableGrid">
    <w:name w:val="Table Grid"/>
    <w:basedOn w:val="TableNormal"/>
    <w:uiPriority w:val="59"/>
    <w:rsid w:val="009E6DB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sChild>
                        <w:div w:id="962272852">
                          <w:marLeft w:val="0"/>
                          <w:marRight w:val="0"/>
                          <w:marTop w:val="0"/>
                          <w:marBottom w:val="0"/>
                          <w:divBdr>
                            <w:top w:val="none" w:sz="0" w:space="0" w:color="auto"/>
                            <w:left w:val="none" w:sz="0" w:space="0" w:color="auto"/>
                            <w:bottom w:val="none" w:sz="0" w:space="0" w:color="auto"/>
                            <w:right w:val="none" w:sz="0" w:space="0" w:color="auto"/>
                          </w:divBdr>
                          <w:divsChild>
                            <w:div w:id="1001733676">
                              <w:marLeft w:val="0"/>
                              <w:marRight w:val="0"/>
                              <w:marTop w:val="0"/>
                              <w:marBottom w:val="0"/>
                              <w:divBdr>
                                <w:top w:val="none" w:sz="0" w:space="0" w:color="auto"/>
                                <w:left w:val="none" w:sz="0" w:space="0" w:color="auto"/>
                                <w:bottom w:val="none" w:sz="0" w:space="0" w:color="auto"/>
                                <w:right w:val="none" w:sz="0" w:space="0" w:color="auto"/>
                              </w:divBdr>
                              <w:divsChild>
                                <w:div w:id="946230987">
                                  <w:marLeft w:val="0"/>
                                  <w:marRight w:val="0"/>
                                  <w:marTop w:val="0"/>
                                  <w:marBottom w:val="0"/>
                                  <w:divBdr>
                                    <w:top w:val="none" w:sz="0" w:space="0" w:color="auto"/>
                                    <w:left w:val="none" w:sz="0" w:space="0" w:color="auto"/>
                                    <w:bottom w:val="none" w:sz="0" w:space="0" w:color="auto"/>
                                    <w:right w:val="none" w:sz="0" w:space="0" w:color="auto"/>
                                  </w:divBdr>
                                  <w:divsChild>
                                    <w:div w:id="1840458645">
                                      <w:marLeft w:val="0"/>
                                      <w:marRight w:val="0"/>
                                      <w:marTop w:val="0"/>
                                      <w:marBottom w:val="0"/>
                                      <w:divBdr>
                                        <w:top w:val="none" w:sz="0" w:space="0" w:color="auto"/>
                                        <w:left w:val="none" w:sz="0" w:space="0" w:color="auto"/>
                                        <w:bottom w:val="none" w:sz="0" w:space="0" w:color="auto"/>
                                        <w:right w:val="none" w:sz="0" w:space="0" w:color="auto"/>
                                      </w:divBdr>
                                      <w:divsChild>
                                        <w:div w:id="2051146680">
                                          <w:marLeft w:val="0"/>
                                          <w:marRight w:val="0"/>
                                          <w:marTop w:val="0"/>
                                          <w:marBottom w:val="0"/>
                                          <w:divBdr>
                                            <w:top w:val="none" w:sz="0" w:space="0" w:color="auto"/>
                                            <w:left w:val="none" w:sz="0" w:space="0" w:color="auto"/>
                                            <w:bottom w:val="none" w:sz="0" w:space="0" w:color="auto"/>
                                            <w:right w:val="none" w:sz="0" w:space="0" w:color="auto"/>
                                          </w:divBdr>
                                          <w:divsChild>
                                            <w:div w:id="194269268">
                                              <w:marLeft w:val="0"/>
                                              <w:marRight w:val="0"/>
                                              <w:marTop w:val="0"/>
                                              <w:marBottom w:val="0"/>
                                              <w:divBdr>
                                                <w:top w:val="none" w:sz="0" w:space="0" w:color="auto"/>
                                                <w:left w:val="none" w:sz="0" w:space="0" w:color="auto"/>
                                                <w:bottom w:val="none" w:sz="0" w:space="0" w:color="auto"/>
                                                <w:right w:val="none" w:sz="0" w:space="0" w:color="auto"/>
                                              </w:divBdr>
                                              <w:divsChild>
                                                <w:div w:id="924918365">
                                                  <w:marLeft w:val="0"/>
                                                  <w:marRight w:val="0"/>
                                                  <w:marTop w:val="0"/>
                                                  <w:marBottom w:val="0"/>
                                                  <w:divBdr>
                                                    <w:top w:val="none" w:sz="0" w:space="0" w:color="auto"/>
                                                    <w:left w:val="none" w:sz="0" w:space="0" w:color="auto"/>
                                                    <w:bottom w:val="none" w:sz="0" w:space="0" w:color="auto"/>
                                                    <w:right w:val="none" w:sz="0" w:space="0" w:color="auto"/>
                                                  </w:divBdr>
                                                  <w:divsChild>
                                                    <w:div w:id="115871734">
                                                      <w:marLeft w:val="0"/>
                                                      <w:marRight w:val="0"/>
                                                      <w:marTop w:val="0"/>
                                                      <w:marBottom w:val="0"/>
                                                      <w:divBdr>
                                                        <w:top w:val="none" w:sz="0" w:space="0" w:color="auto"/>
                                                        <w:left w:val="none" w:sz="0" w:space="0" w:color="auto"/>
                                                        <w:bottom w:val="none" w:sz="0" w:space="0" w:color="auto"/>
                                                        <w:right w:val="none" w:sz="0" w:space="0" w:color="auto"/>
                                                      </w:divBdr>
                                                      <w:divsChild>
                                                        <w:div w:id="1102459453">
                                                          <w:marLeft w:val="0"/>
                                                          <w:marRight w:val="0"/>
                                                          <w:marTop w:val="0"/>
                                                          <w:marBottom w:val="0"/>
                                                          <w:divBdr>
                                                            <w:top w:val="none" w:sz="0" w:space="0" w:color="auto"/>
                                                            <w:left w:val="none" w:sz="0" w:space="0" w:color="auto"/>
                                                            <w:bottom w:val="none" w:sz="0" w:space="0" w:color="auto"/>
                                                            <w:right w:val="none" w:sz="0" w:space="0" w:color="auto"/>
                                                          </w:divBdr>
                                                          <w:divsChild>
                                                            <w:div w:id="1677801120">
                                                              <w:marLeft w:val="0"/>
                                                              <w:marRight w:val="0"/>
                                                              <w:marTop w:val="0"/>
                                                              <w:marBottom w:val="0"/>
                                                              <w:divBdr>
                                                                <w:top w:val="none" w:sz="0" w:space="0" w:color="auto"/>
                                                                <w:left w:val="none" w:sz="0" w:space="0" w:color="auto"/>
                                                                <w:bottom w:val="none" w:sz="0" w:space="0" w:color="auto"/>
                                                                <w:right w:val="none" w:sz="0" w:space="0" w:color="auto"/>
                                                              </w:divBdr>
                                                              <w:divsChild>
                                                                <w:div w:id="77989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0.png"/><Relationship Id="rId12" Type="http://schemas.openxmlformats.org/officeDocument/2006/relationships/image" Target="media/image4.png"/><Relationship Id="rId13" Type="http://schemas.openxmlformats.org/officeDocument/2006/relationships/image" Target="media/image40.png"/><Relationship Id="rId14" Type="http://schemas.openxmlformats.org/officeDocument/2006/relationships/hyperlink" Target="http://biorxiv.org/content/early/2014/04/23/004283" TargetMode="External"/><Relationship Id="rId15" Type="http://schemas.openxmlformats.org/officeDocument/2006/relationships/hyperlink" Target="http://www.sherpa.ac.uk/romeo/issn/2090-0708/"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image" Target="media/image2.png"/><Relationship Id="rId9" Type="http://schemas.openxmlformats.org/officeDocument/2006/relationships/image" Target="media/image20.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TotalTime>
  <Pages>14</Pages>
  <Words>17132</Words>
  <Characters>97655</Characters>
  <Application>Microsoft Macintosh Word</Application>
  <DocSecurity>0</DocSecurity>
  <Lines>813</Lines>
  <Paragraphs>229</Paragraphs>
  <ScaleCrop>false</ScaleCrop>
  <Company>UT-HSC</Company>
  <LinksUpToDate>false</LinksUpToDate>
  <CharactersWithSpaces>114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3</cp:revision>
  <dcterms:created xsi:type="dcterms:W3CDTF">2014-05-23T11:57:00Z</dcterms:created>
  <dcterms:modified xsi:type="dcterms:W3CDTF">2014-06-30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docrinology</vt:lpwstr>
  </property>
  <property fmtid="{D5CDD505-2E9C-101B-9397-08002B2CF9AE}" pid="20" name="Mendeley Recent Style Name 7_1">
    <vt:lpwstr>Journal of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